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CF4780" w14:textId="77777777" w:rsidR="00FD425E" w:rsidRPr="00C53BF7" w:rsidRDefault="00FD425E" w:rsidP="00FD425E">
      <w:pPr>
        <w:pStyle w:val="Default"/>
        <w:spacing w:line="360" w:lineRule="auto"/>
        <w:jc w:val="center"/>
        <w:rPr>
          <w:rFonts w:ascii="Times New Roman" w:hAnsi="Times New Roman" w:cs="Times New Roman"/>
        </w:rPr>
      </w:pPr>
      <w:r w:rsidRPr="00C53BF7">
        <w:rPr>
          <w:rFonts w:ascii="Times New Roman" w:hAnsi="Times New Roman" w:cs="Times New Roman"/>
          <w:bCs/>
        </w:rPr>
        <w:t>UNIVERSIDADE FEDERAL DE SÃO CARLOS</w:t>
      </w:r>
    </w:p>
    <w:p w14:paraId="47F6DE5A" w14:textId="77777777" w:rsidR="00FD425E" w:rsidRDefault="00FD425E" w:rsidP="00FD425E">
      <w:pPr>
        <w:pStyle w:val="Default"/>
        <w:spacing w:line="360" w:lineRule="auto"/>
        <w:jc w:val="center"/>
        <w:rPr>
          <w:rFonts w:ascii="Times New Roman" w:hAnsi="Times New Roman" w:cs="Times New Roman"/>
          <w:bCs/>
        </w:rPr>
      </w:pPr>
      <w:r>
        <w:rPr>
          <w:rFonts w:ascii="Times New Roman" w:hAnsi="Times New Roman" w:cs="Times New Roman"/>
          <w:bCs/>
        </w:rPr>
        <w:t xml:space="preserve">CENTRO DE CIÊNCIAS EXATAS E DE TECNOLOGIA </w:t>
      </w:r>
    </w:p>
    <w:p w14:paraId="64BD0F44" w14:textId="77777777" w:rsidR="00FD425E" w:rsidRPr="00EC7B19" w:rsidRDefault="00FD425E" w:rsidP="00FD425E">
      <w:pPr>
        <w:pStyle w:val="Default"/>
        <w:spacing w:line="360" w:lineRule="auto"/>
        <w:jc w:val="center"/>
        <w:rPr>
          <w:rFonts w:ascii="Times New Roman" w:hAnsi="Times New Roman" w:cs="Times New Roman"/>
        </w:rPr>
      </w:pPr>
      <w:r>
        <w:rPr>
          <w:rFonts w:ascii="Times New Roman" w:hAnsi="Times New Roman" w:cs="Times New Roman"/>
          <w:bCs/>
        </w:rPr>
        <w:t>DEPARTAMENTO DE COMPUTAÇÃO</w:t>
      </w:r>
    </w:p>
    <w:p w14:paraId="43FF851C" w14:textId="77777777" w:rsidR="00FD425E" w:rsidRPr="00EC7B19" w:rsidRDefault="00FD425E" w:rsidP="00FD425E">
      <w:pPr>
        <w:pStyle w:val="Default"/>
        <w:spacing w:line="360" w:lineRule="auto"/>
        <w:jc w:val="center"/>
        <w:rPr>
          <w:rFonts w:ascii="Times New Roman" w:hAnsi="Times New Roman" w:cs="Times New Roman"/>
        </w:rPr>
      </w:pPr>
    </w:p>
    <w:p w14:paraId="3CA2621B" w14:textId="77777777" w:rsidR="00FD425E" w:rsidRPr="00EC7B19" w:rsidRDefault="00FD425E" w:rsidP="00FD425E">
      <w:pPr>
        <w:pStyle w:val="Default"/>
        <w:jc w:val="center"/>
        <w:rPr>
          <w:rFonts w:ascii="Times New Roman" w:hAnsi="Times New Roman" w:cs="Times New Roman"/>
          <w:bCs/>
        </w:rPr>
      </w:pPr>
    </w:p>
    <w:p w14:paraId="3C9A84F8" w14:textId="77777777" w:rsidR="00FD425E" w:rsidRPr="00EC7B19" w:rsidRDefault="00FD425E" w:rsidP="00FD425E">
      <w:pPr>
        <w:pStyle w:val="Default"/>
        <w:jc w:val="center"/>
        <w:rPr>
          <w:rFonts w:ascii="Times New Roman" w:hAnsi="Times New Roman" w:cs="Times New Roman"/>
          <w:bCs/>
        </w:rPr>
      </w:pPr>
    </w:p>
    <w:p w14:paraId="0EEBEBCC" w14:textId="77777777" w:rsidR="00FD425E" w:rsidRPr="00EC7B19" w:rsidRDefault="00FD425E" w:rsidP="00FD425E">
      <w:pPr>
        <w:pStyle w:val="Default"/>
        <w:jc w:val="center"/>
        <w:rPr>
          <w:rFonts w:ascii="Times New Roman" w:hAnsi="Times New Roman" w:cs="Times New Roman"/>
          <w:bCs/>
        </w:rPr>
      </w:pPr>
    </w:p>
    <w:p w14:paraId="0BC1B273" w14:textId="77777777" w:rsidR="00FD425E" w:rsidRPr="00EC7B19" w:rsidRDefault="00FD425E" w:rsidP="00FD425E">
      <w:pPr>
        <w:pStyle w:val="Default"/>
        <w:jc w:val="center"/>
        <w:rPr>
          <w:rFonts w:ascii="Times New Roman" w:hAnsi="Times New Roman" w:cs="Times New Roman"/>
          <w:bCs/>
        </w:rPr>
      </w:pPr>
    </w:p>
    <w:p w14:paraId="20E7A83E" w14:textId="77777777" w:rsidR="00FD425E" w:rsidRPr="00EC7B19" w:rsidRDefault="00FD425E" w:rsidP="00FD425E">
      <w:pPr>
        <w:pStyle w:val="Default"/>
        <w:jc w:val="center"/>
        <w:rPr>
          <w:rFonts w:ascii="Times New Roman" w:hAnsi="Times New Roman" w:cs="Times New Roman"/>
          <w:bCs/>
        </w:rPr>
      </w:pPr>
    </w:p>
    <w:p w14:paraId="722E0A6B" w14:textId="77777777" w:rsidR="00FD425E" w:rsidRPr="00EC7B19" w:rsidRDefault="00FD425E" w:rsidP="00FD425E">
      <w:pPr>
        <w:pStyle w:val="Default"/>
        <w:jc w:val="center"/>
        <w:rPr>
          <w:rFonts w:ascii="Times New Roman" w:hAnsi="Times New Roman" w:cs="Times New Roman"/>
          <w:bCs/>
        </w:rPr>
      </w:pPr>
      <w:r>
        <w:rPr>
          <w:rFonts w:ascii="Times New Roman" w:hAnsi="Times New Roman" w:cs="Times New Roman"/>
          <w:bCs/>
        </w:rPr>
        <w:t>GABRIEL TEIXEIRA CASCHERA</w:t>
      </w:r>
    </w:p>
    <w:p w14:paraId="6B52980A" w14:textId="77777777" w:rsidR="00FD425E" w:rsidRPr="00EC7B19" w:rsidRDefault="00FD425E" w:rsidP="00FD425E">
      <w:pPr>
        <w:pStyle w:val="Default"/>
        <w:jc w:val="center"/>
        <w:rPr>
          <w:rFonts w:ascii="Times New Roman" w:hAnsi="Times New Roman" w:cs="Times New Roman"/>
          <w:bCs/>
        </w:rPr>
      </w:pPr>
    </w:p>
    <w:p w14:paraId="5A9FAA7F" w14:textId="77777777" w:rsidR="00FD425E" w:rsidRPr="00EC7B19" w:rsidRDefault="00FD425E" w:rsidP="00FD425E">
      <w:pPr>
        <w:pStyle w:val="Default"/>
        <w:jc w:val="center"/>
        <w:rPr>
          <w:rFonts w:ascii="Times New Roman" w:hAnsi="Times New Roman" w:cs="Times New Roman"/>
          <w:bCs/>
        </w:rPr>
      </w:pPr>
    </w:p>
    <w:p w14:paraId="3A5CB582" w14:textId="77777777" w:rsidR="00FD425E" w:rsidRPr="00EC7B19" w:rsidRDefault="00FD425E" w:rsidP="00FD425E">
      <w:pPr>
        <w:pStyle w:val="Default"/>
        <w:jc w:val="center"/>
        <w:rPr>
          <w:rFonts w:ascii="Times New Roman" w:hAnsi="Times New Roman" w:cs="Times New Roman"/>
          <w:bCs/>
        </w:rPr>
      </w:pPr>
    </w:p>
    <w:p w14:paraId="11AC213C" w14:textId="77777777" w:rsidR="00FD425E" w:rsidRPr="00EC7B19" w:rsidRDefault="00FD425E" w:rsidP="00FD425E">
      <w:pPr>
        <w:pStyle w:val="Default"/>
        <w:jc w:val="center"/>
        <w:rPr>
          <w:rFonts w:ascii="Times New Roman" w:hAnsi="Times New Roman" w:cs="Times New Roman"/>
          <w:bCs/>
        </w:rPr>
      </w:pPr>
    </w:p>
    <w:p w14:paraId="1383A895" w14:textId="77777777" w:rsidR="00FD425E" w:rsidRPr="00EC7B19" w:rsidRDefault="00FD425E" w:rsidP="00FD425E">
      <w:pPr>
        <w:pStyle w:val="Default"/>
        <w:jc w:val="center"/>
        <w:rPr>
          <w:rFonts w:ascii="Times New Roman" w:hAnsi="Times New Roman" w:cs="Times New Roman"/>
          <w:bCs/>
        </w:rPr>
      </w:pPr>
    </w:p>
    <w:p w14:paraId="3CE70EEE" w14:textId="77777777" w:rsidR="00FD425E" w:rsidRPr="00EC7B19" w:rsidRDefault="00FD425E" w:rsidP="00FD425E">
      <w:pPr>
        <w:pStyle w:val="Default"/>
        <w:jc w:val="center"/>
        <w:rPr>
          <w:rFonts w:ascii="Times New Roman" w:hAnsi="Times New Roman" w:cs="Times New Roman"/>
          <w:b/>
          <w:bCs/>
        </w:rPr>
      </w:pPr>
    </w:p>
    <w:p w14:paraId="0734A026" w14:textId="77777777" w:rsidR="00FD425E" w:rsidRPr="00EC7B19" w:rsidRDefault="00FD425E" w:rsidP="00FD425E">
      <w:pPr>
        <w:pStyle w:val="Default"/>
        <w:jc w:val="center"/>
        <w:rPr>
          <w:rFonts w:ascii="Times New Roman" w:hAnsi="Times New Roman" w:cs="Times New Roman"/>
          <w:b/>
          <w:bCs/>
        </w:rPr>
      </w:pPr>
    </w:p>
    <w:p w14:paraId="08F08390" w14:textId="77777777" w:rsidR="00FD425E" w:rsidRPr="00EC7B19" w:rsidRDefault="00FD425E" w:rsidP="00FD425E">
      <w:pPr>
        <w:pStyle w:val="Default"/>
        <w:jc w:val="center"/>
        <w:rPr>
          <w:rFonts w:ascii="Times New Roman" w:hAnsi="Times New Roman" w:cs="Times New Roman"/>
        </w:rPr>
      </w:pPr>
      <w:r w:rsidRPr="00EC7B19">
        <w:rPr>
          <w:rFonts w:ascii="Times New Roman" w:hAnsi="Times New Roman" w:cs="Times New Roman"/>
          <w:b/>
          <w:bCs/>
        </w:rPr>
        <w:t xml:space="preserve"> </w:t>
      </w:r>
    </w:p>
    <w:p w14:paraId="0DF3CFCE" w14:textId="77777777" w:rsidR="00FD425E" w:rsidRPr="00F54738" w:rsidRDefault="00FD425E" w:rsidP="00FD425E">
      <w:pPr>
        <w:pStyle w:val="Default"/>
        <w:jc w:val="center"/>
        <w:rPr>
          <w:rFonts w:ascii="Times New Roman" w:hAnsi="Times New Roman" w:cs="Times New Roman"/>
          <w:b/>
          <w:bCs/>
        </w:rPr>
      </w:pPr>
      <w:commentRangeStart w:id="0"/>
      <w:r>
        <w:rPr>
          <w:rFonts w:ascii="Times New Roman" w:hAnsi="Times New Roman" w:cs="Times New Roman"/>
          <w:b/>
          <w:bCs/>
        </w:rPr>
        <w:t xml:space="preserve">CRIAÇÃO DE FERRAMENTA PARA AUXÍLIO NA VISUALIZAÇÃO E ANÁLISE EXPLORATÓRIA DE </w:t>
      </w:r>
      <w:r w:rsidRPr="00FD425E">
        <w:rPr>
          <w:rFonts w:ascii="Times New Roman" w:hAnsi="Times New Roman" w:cs="Times New Roman"/>
          <w:b/>
          <w:bCs/>
          <w:i/>
        </w:rPr>
        <w:t>DATASETS</w:t>
      </w:r>
      <w:commentRangeEnd w:id="0"/>
      <w:r w:rsidR="00D52D5D">
        <w:rPr>
          <w:rStyle w:val="Refdecomentrio"/>
          <w:rFonts w:ascii="Times New Roman" w:hAnsi="Times New Roman" w:cs="Times New Roman"/>
          <w:color w:val="auto"/>
        </w:rPr>
        <w:commentReference w:id="0"/>
      </w:r>
    </w:p>
    <w:p w14:paraId="5D77D6EB" w14:textId="77777777" w:rsidR="00FD425E" w:rsidRPr="00EC7B19" w:rsidRDefault="00FD425E" w:rsidP="00FD425E">
      <w:pPr>
        <w:pStyle w:val="Default"/>
        <w:spacing w:line="360" w:lineRule="auto"/>
        <w:jc w:val="center"/>
        <w:rPr>
          <w:rFonts w:ascii="Times New Roman" w:hAnsi="Times New Roman" w:cs="Times New Roman"/>
          <w:b/>
          <w:bCs/>
        </w:rPr>
      </w:pPr>
    </w:p>
    <w:p w14:paraId="597CE157" w14:textId="77777777" w:rsidR="00FD425E" w:rsidRPr="00EC7B19" w:rsidRDefault="00FD425E" w:rsidP="00FD425E">
      <w:pPr>
        <w:pStyle w:val="Default"/>
        <w:jc w:val="center"/>
        <w:rPr>
          <w:rFonts w:ascii="Times New Roman" w:hAnsi="Times New Roman" w:cs="Times New Roman"/>
          <w:b/>
          <w:bCs/>
        </w:rPr>
      </w:pPr>
    </w:p>
    <w:p w14:paraId="26DDBCFE" w14:textId="77777777" w:rsidR="00FD425E" w:rsidRDefault="00FD425E" w:rsidP="00FD425E">
      <w:pPr>
        <w:pStyle w:val="Default"/>
        <w:jc w:val="center"/>
        <w:rPr>
          <w:rFonts w:ascii="Times New Roman" w:hAnsi="Times New Roman" w:cs="Times New Roman"/>
          <w:b/>
          <w:bCs/>
        </w:rPr>
      </w:pPr>
    </w:p>
    <w:p w14:paraId="23A835D1" w14:textId="77777777" w:rsidR="00FD425E" w:rsidRDefault="00FD425E" w:rsidP="00FD425E">
      <w:pPr>
        <w:pStyle w:val="Default"/>
        <w:jc w:val="center"/>
        <w:rPr>
          <w:rFonts w:ascii="Times New Roman" w:hAnsi="Times New Roman" w:cs="Times New Roman"/>
          <w:b/>
          <w:bCs/>
        </w:rPr>
      </w:pPr>
    </w:p>
    <w:p w14:paraId="072548BA" w14:textId="77777777" w:rsidR="00FD425E" w:rsidRDefault="00FD425E" w:rsidP="00FD425E">
      <w:pPr>
        <w:pStyle w:val="Default"/>
        <w:jc w:val="center"/>
        <w:rPr>
          <w:rFonts w:ascii="Times New Roman" w:hAnsi="Times New Roman" w:cs="Times New Roman"/>
          <w:b/>
          <w:bCs/>
        </w:rPr>
      </w:pPr>
    </w:p>
    <w:p w14:paraId="3C63CB15" w14:textId="77777777" w:rsidR="00FD425E" w:rsidRPr="00EC7B19" w:rsidRDefault="00FD425E" w:rsidP="00FD425E">
      <w:pPr>
        <w:pStyle w:val="Default"/>
        <w:jc w:val="center"/>
        <w:rPr>
          <w:rFonts w:ascii="Times New Roman" w:hAnsi="Times New Roman" w:cs="Times New Roman"/>
        </w:rPr>
      </w:pPr>
    </w:p>
    <w:p w14:paraId="5B72B15B" w14:textId="77777777" w:rsidR="00FD425E" w:rsidRPr="00EC7B19" w:rsidRDefault="00FD425E" w:rsidP="00FD425E">
      <w:pPr>
        <w:pStyle w:val="Default"/>
        <w:jc w:val="center"/>
        <w:rPr>
          <w:rFonts w:ascii="Times New Roman" w:hAnsi="Times New Roman" w:cs="Times New Roman"/>
          <w:b/>
          <w:bCs/>
        </w:rPr>
      </w:pPr>
    </w:p>
    <w:p w14:paraId="5A0AC9E5" w14:textId="77777777" w:rsidR="00FD425E" w:rsidRPr="00EC7B19" w:rsidRDefault="00FD425E" w:rsidP="00FD425E">
      <w:pPr>
        <w:pStyle w:val="Default"/>
        <w:jc w:val="center"/>
        <w:rPr>
          <w:rFonts w:ascii="Times New Roman" w:hAnsi="Times New Roman" w:cs="Times New Roman"/>
          <w:b/>
          <w:bCs/>
        </w:rPr>
      </w:pPr>
    </w:p>
    <w:p w14:paraId="6AF04E39" w14:textId="77777777" w:rsidR="00FD425E" w:rsidRPr="00EC7B19" w:rsidRDefault="00FD425E" w:rsidP="00FD425E">
      <w:pPr>
        <w:pStyle w:val="Default"/>
        <w:jc w:val="center"/>
        <w:rPr>
          <w:rFonts w:ascii="Times New Roman" w:hAnsi="Times New Roman" w:cs="Times New Roman"/>
          <w:b/>
          <w:bCs/>
        </w:rPr>
      </w:pPr>
    </w:p>
    <w:p w14:paraId="1FF5E076" w14:textId="77777777" w:rsidR="00FD425E" w:rsidRPr="00EC7B19" w:rsidRDefault="00FD425E" w:rsidP="00FD425E">
      <w:pPr>
        <w:pStyle w:val="Default"/>
        <w:jc w:val="center"/>
        <w:rPr>
          <w:rFonts w:ascii="Times New Roman" w:hAnsi="Times New Roman" w:cs="Times New Roman"/>
          <w:b/>
          <w:bCs/>
        </w:rPr>
      </w:pPr>
    </w:p>
    <w:p w14:paraId="36B0DD2B" w14:textId="77777777" w:rsidR="00FD425E" w:rsidRPr="00EC7B19" w:rsidRDefault="00FD425E" w:rsidP="00FD425E">
      <w:pPr>
        <w:pStyle w:val="Default"/>
        <w:jc w:val="center"/>
        <w:rPr>
          <w:rFonts w:ascii="Times New Roman" w:hAnsi="Times New Roman" w:cs="Times New Roman"/>
          <w:b/>
          <w:bCs/>
        </w:rPr>
      </w:pPr>
    </w:p>
    <w:p w14:paraId="3A218D58" w14:textId="77777777" w:rsidR="00FD425E" w:rsidRPr="00EC7B19" w:rsidRDefault="00FD425E" w:rsidP="00FD425E">
      <w:pPr>
        <w:pStyle w:val="Default"/>
        <w:jc w:val="center"/>
        <w:rPr>
          <w:rFonts w:ascii="Times New Roman" w:hAnsi="Times New Roman" w:cs="Times New Roman"/>
          <w:b/>
          <w:bCs/>
        </w:rPr>
      </w:pPr>
    </w:p>
    <w:p w14:paraId="343830D3" w14:textId="77777777" w:rsidR="00FD425E" w:rsidRPr="00EC7B19" w:rsidRDefault="00FD425E" w:rsidP="00FD425E">
      <w:pPr>
        <w:pStyle w:val="Default"/>
        <w:jc w:val="center"/>
        <w:rPr>
          <w:rFonts w:ascii="Times New Roman" w:hAnsi="Times New Roman" w:cs="Times New Roman"/>
          <w:b/>
          <w:bCs/>
        </w:rPr>
      </w:pPr>
    </w:p>
    <w:p w14:paraId="6AB5EFE8" w14:textId="77777777" w:rsidR="00FD425E" w:rsidRPr="00EC7B19" w:rsidRDefault="00FD425E" w:rsidP="00FD425E">
      <w:pPr>
        <w:pStyle w:val="Default"/>
        <w:jc w:val="center"/>
        <w:rPr>
          <w:rFonts w:ascii="Times New Roman" w:hAnsi="Times New Roman" w:cs="Times New Roman"/>
          <w:bCs/>
        </w:rPr>
      </w:pPr>
    </w:p>
    <w:p w14:paraId="60C18EA4" w14:textId="77777777" w:rsidR="00FD425E" w:rsidRPr="00EC7B19" w:rsidRDefault="00FD425E" w:rsidP="00FD425E">
      <w:pPr>
        <w:pStyle w:val="Default"/>
        <w:jc w:val="center"/>
        <w:rPr>
          <w:rFonts w:ascii="Times New Roman" w:hAnsi="Times New Roman" w:cs="Times New Roman"/>
          <w:bCs/>
        </w:rPr>
      </w:pPr>
    </w:p>
    <w:p w14:paraId="7C8A10FA" w14:textId="77777777" w:rsidR="00FD425E" w:rsidRDefault="00FD425E" w:rsidP="00FD425E">
      <w:pPr>
        <w:pStyle w:val="Default"/>
        <w:jc w:val="center"/>
        <w:rPr>
          <w:rFonts w:ascii="Times New Roman" w:hAnsi="Times New Roman" w:cs="Times New Roman"/>
          <w:bCs/>
        </w:rPr>
      </w:pPr>
    </w:p>
    <w:p w14:paraId="57BA3A22" w14:textId="77777777" w:rsidR="00FD425E" w:rsidRDefault="00FD425E" w:rsidP="00FD425E">
      <w:pPr>
        <w:pStyle w:val="Default"/>
        <w:jc w:val="center"/>
        <w:rPr>
          <w:rFonts w:ascii="Times New Roman" w:hAnsi="Times New Roman" w:cs="Times New Roman"/>
          <w:bCs/>
        </w:rPr>
      </w:pPr>
    </w:p>
    <w:p w14:paraId="1E55192C" w14:textId="77777777" w:rsidR="00FD425E" w:rsidRDefault="00FD425E" w:rsidP="00FD425E">
      <w:pPr>
        <w:pStyle w:val="Default"/>
        <w:jc w:val="center"/>
        <w:rPr>
          <w:rFonts w:ascii="Times New Roman" w:hAnsi="Times New Roman" w:cs="Times New Roman"/>
          <w:bCs/>
        </w:rPr>
      </w:pPr>
    </w:p>
    <w:p w14:paraId="41B37943" w14:textId="77777777" w:rsidR="00FD425E" w:rsidRDefault="00FD425E" w:rsidP="00FD425E">
      <w:pPr>
        <w:pStyle w:val="Default"/>
        <w:jc w:val="center"/>
        <w:rPr>
          <w:rFonts w:ascii="Times New Roman" w:hAnsi="Times New Roman" w:cs="Times New Roman"/>
          <w:bCs/>
        </w:rPr>
      </w:pPr>
    </w:p>
    <w:p w14:paraId="1D3FD5BC" w14:textId="77777777" w:rsidR="00FD425E" w:rsidRDefault="00FD425E" w:rsidP="00FD425E">
      <w:pPr>
        <w:pStyle w:val="Default"/>
        <w:jc w:val="center"/>
        <w:rPr>
          <w:rFonts w:ascii="Times New Roman" w:hAnsi="Times New Roman" w:cs="Times New Roman"/>
          <w:bCs/>
        </w:rPr>
      </w:pPr>
    </w:p>
    <w:p w14:paraId="34F75155" w14:textId="77777777" w:rsidR="00FD425E" w:rsidRDefault="00FD425E" w:rsidP="00FD425E">
      <w:pPr>
        <w:pStyle w:val="Default"/>
        <w:jc w:val="center"/>
        <w:rPr>
          <w:rFonts w:ascii="Times New Roman" w:hAnsi="Times New Roman" w:cs="Times New Roman"/>
          <w:bCs/>
        </w:rPr>
      </w:pPr>
    </w:p>
    <w:p w14:paraId="0EF80106" w14:textId="77777777" w:rsidR="00FD425E" w:rsidRDefault="00FD425E" w:rsidP="00FD425E">
      <w:pPr>
        <w:pStyle w:val="Default"/>
        <w:jc w:val="center"/>
        <w:rPr>
          <w:rFonts w:ascii="Times New Roman" w:hAnsi="Times New Roman" w:cs="Times New Roman"/>
          <w:bCs/>
        </w:rPr>
      </w:pPr>
    </w:p>
    <w:p w14:paraId="5B4C002C" w14:textId="77777777" w:rsidR="00FD425E" w:rsidRDefault="00FD425E" w:rsidP="00FD425E">
      <w:pPr>
        <w:pStyle w:val="Default"/>
        <w:jc w:val="center"/>
        <w:rPr>
          <w:rFonts w:ascii="Times New Roman" w:hAnsi="Times New Roman" w:cs="Times New Roman"/>
          <w:bCs/>
        </w:rPr>
      </w:pPr>
    </w:p>
    <w:p w14:paraId="0DAF6C48" w14:textId="77777777" w:rsidR="00FD425E" w:rsidRDefault="00FD425E" w:rsidP="00FD425E">
      <w:pPr>
        <w:pStyle w:val="Default"/>
        <w:jc w:val="center"/>
        <w:rPr>
          <w:rFonts w:ascii="Times New Roman" w:hAnsi="Times New Roman" w:cs="Times New Roman"/>
          <w:bCs/>
        </w:rPr>
      </w:pPr>
    </w:p>
    <w:p w14:paraId="1DD9C6E6" w14:textId="77777777" w:rsidR="00FD425E" w:rsidRDefault="00FD425E" w:rsidP="00FD425E">
      <w:pPr>
        <w:pStyle w:val="Default"/>
        <w:jc w:val="center"/>
        <w:rPr>
          <w:rFonts w:ascii="Times New Roman" w:hAnsi="Times New Roman" w:cs="Times New Roman"/>
          <w:bCs/>
        </w:rPr>
      </w:pPr>
    </w:p>
    <w:p w14:paraId="46B016A2" w14:textId="77777777" w:rsidR="00FD425E" w:rsidRDefault="00FD425E" w:rsidP="00FD425E">
      <w:pPr>
        <w:pStyle w:val="Default"/>
        <w:jc w:val="center"/>
        <w:rPr>
          <w:rFonts w:ascii="Times New Roman" w:hAnsi="Times New Roman" w:cs="Times New Roman"/>
          <w:bCs/>
        </w:rPr>
      </w:pPr>
    </w:p>
    <w:p w14:paraId="6C611DB7" w14:textId="77777777" w:rsidR="00FD425E" w:rsidRPr="00EC7B19" w:rsidRDefault="00FD425E" w:rsidP="00FD425E">
      <w:pPr>
        <w:pStyle w:val="Default"/>
        <w:jc w:val="center"/>
        <w:rPr>
          <w:rFonts w:ascii="Times New Roman" w:hAnsi="Times New Roman" w:cs="Times New Roman"/>
        </w:rPr>
      </w:pPr>
      <w:r>
        <w:rPr>
          <w:rFonts w:ascii="Times New Roman" w:hAnsi="Times New Roman" w:cs="Times New Roman"/>
          <w:bCs/>
        </w:rPr>
        <w:t>São Carlos</w:t>
      </w:r>
    </w:p>
    <w:p w14:paraId="64BDDFA7" w14:textId="77777777" w:rsidR="00FD425E" w:rsidRPr="00EC7B19" w:rsidRDefault="00FD425E" w:rsidP="00FD425E">
      <w:pPr>
        <w:jc w:val="center"/>
        <w:rPr>
          <w:bCs/>
        </w:rPr>
      </w:pPr>
      <w:r>
        <w:rPr>
          <w:bCs/>
        </w:rPr>
        <w:t>2019</w:t>
      </w:r>
    </w:p>
    <w:p w14:paraId="6339F257" w14:textId="77777777" w:rsidR="00FD425E" w:rsidRPr="00C53BF7" w:rsidRDefault="00FD425E" w:rsidP="00FD425E">
      <w:pPr>
        <w:pStyle w:val="Default"/>
        <w:spacing w:line="360" w:lineRule="auto"/>
        <w:jc w:val="center"/>
        <w:rPr>
          <w:rFonts w:ascii="Times New Roman" w:hAnsi="Times New Roman" w:cs="Times New Roman"/>
        </w:rPr>
      </w:pPr>
      <w:r w:rsidRPr="00C53BF7">
        <w:rPr>
          <w:rFonts w:ascii="Times New Roman" w:hAnsi="Times New Roman" w:cs="Times New Roman"/>
          <w:bCs/>
        </w:rPr>
        <w:lastRenderedPageBreak/>
        <w:t>UNIVERSIDADE FEDERAL DE SÃO CARLOS</w:t>
      </w:r>
    </w:p>
    <w:p w14:paraId="4112EA4B" w14:textId="77777777" w:rsidR="00FD425E" w:rsidRDefault="00FD425E" w:rsidP="00FD425E">
      <w:pPr>
        <w:pStyle w:val="Default"/>
        <w:spacing w:line="360" w:lineRule="auto"/>
        <w:jc w:val="center"/>
        <w:rPr>
          <w:rFonts w:ascii="Times New Roman" w:hAnsi="Times New Roman" w:cs="Times New Roman"/>
          <w:bCs/>
        </w:rPr>
      </w:pPr>
      <w:r>
        <w:rPr>
          <w:rFonts w:ascii="Times New Roman" w:hAnsi="Times New Roman" w:cs="Times New Roman"/>
          <w:bCs/>
        </w:rPr>
        <w:t xml:space="preserve">CENTRO DE CIÊNCIAS EXATAS E DE TECNOLOGIA </w:t>
      </w:r>
    </w:p>
    <w:p w14:paraId="0DB30E4D" w14:textId="77777777" w:rsidR="00FD425E" w:rsidRPr="00EC7B19" w:rsidRDefault="00FD425E" w:rsidP="00FD425E">
      <w:pPr>
        <w:pStyle w:val="Default"/>
        <w:spacing w:line="360" w:lineRule="auto"/>
        <w:jc w:val="center"/>
        <w:rPr>
          <w:rFonts w:ascii="Times New Roman" w:hAnsi="Times New Roman" w:cs="Times New Roman"/>
        </w:rPr>
      </w:pPr>
      <w:r>
        <w:rPr>
          <w:rFonts w:ascii="Times New Roman" w:hAnsi="Times New Roman" w:cs="Times New Roman"/>
          <w:bCs/>
        </w:rPr>
        <w:t>DEPARTAMENTO DE COMPUTAÇÃO</w:t>
      </w:r>
    </w:p>
    <w:p w14:paraId="2938454A" w14:textId="77777777" w:rsidR="00FD425E" w:rsidRPr="00EC7B19" w:rsidRDefault="00FD425E" w:rsidP="00FD425E">
      <w:pPr>
        <w:pStyle w:val="Default"/>
        <w:spacing w:line="360" w:lineRule="auto"/>
        <w:jc w:val="center"/>
        <w:rPr>
          <w:rFonts w:ascii="Times New Roman" w:hAnsi="Times New Roman" w:cs="Times New Roman"/>
        </w:rPr>
      </w:pPr>
    </w:p>
    <w:p w14:paraId="6EC6ECE4" w14:textId="77777777" w:rsidR="00FD425E" w:rsidRPr="00EC7B19" w:rsidRDefault="00FD425E" w:rsidP="00FD425E">
      <w:pPr>
        <w:pStyle w:val="Default"/>
        <w:jc w:val="center"/>
        <w:rPr>
          <w:rFonts w:ascii="Times New Roman" w:hAnsi="Times New Roman" w:cs="Times New Roman"/>
          <w:bCs/>
        </w:rPr>
      </w:pPr>
    </w:p>
    <w:p w14:paraId="607ACBD4" w14:textId="77777777" w:rsidR="00FD425E" w:rsidRPr="00EC7B19" w:rsidRDefault="00FD425E" w:rsidP="00FD425E">
      <w:pPr>
        <w:pStyle w:val="Default"/>
        <w:jc w:val="center"/>
        <w:rPr>
          <w:rFonts w:ascii="Times New Roman" w:hAnsi="Times New Roman" w:cs="Times New Roman"/>
          <w:bCs/>
        </w:rPr>
      </w:pPr>
    </w:p>
    <w:p w14:paraId="61EA7E86" w14:textId="77777777" w:rsidR="00FD425E" w:rsidRPr="00EC7B19" w:rsidRDefault="00FD425E" w:rsidP="00FD425E">
      <w:pPr>
        <w:pStyle w:val="Default"/>
        <w:jc w:val="center"/>
        <w:rPr>
          <w:rFonts w:ascii="Times New Roman" w:hAnsi="Times New Roman" w:cs="Times New Roman"/>
          <w:bCs/>
        </w:rPr>
      </w:pPr>
    </w:p>
    <w:p w14:paraId="7C04B3D7" w14:textId="77777777" w:rsidR="00FD425E" w:rsidRPr="00EC7B19" w:rsidRDefault="00FD425E" w:rsidP="00FD425E">
      <w:pPr>
        <w:pStyle w:val="Default"/>
        <w:jc w:val="center"/>
        <w:rPr>
          <w:rFonts w:ascii="Times New Roman" w:hAnsi="Times New Roman" w:cs="Times New Roman"/>
          <w:bCs/>
        </w:rPr>
      </w:pPr>
    </w:p>
    <w:p w14:paraId="5B744527" w14:textId="77777777" w:rsidR="00FD425E" w:rsidRPr="00EC7B19" w:rsidRDefault="00FD425E" w:rsidP="00FD425E">
      <w:pPr>
        <w:pStyle w:val="Default"/>
        <w:jc w:val="center"/>
        <w:rPr>
          <w:rFonts w:ascii="Times New Roman" w:hAnsi="Times New Roman" w:cs="Times New Roman"/>
          <w:bCs/>
        </w:rPr>
      </w:pPr>
    </w:p>
    <w:p w14:paraId="168DC15D" w14:textId="77777777" w:rsidR="00FD425E" w:rsidRPr="00EC7B19" w:rsidRDefault="00FD425E" w:rsidP="00FD425E">
      <w:pPr>
        <w:pStyle w:val="Default"/>
        <w:jc w:val="center"/>
        <w:rPr>
          <w:rFonts w:ascii="Times New Roman" w:hAnsi="Times New Roman" w:cs="Times New Roman"/>
          <w:bCs/>
        </w:rPr>
      </w:pPr>
      <w:r>
        <w:rPr>
          <w:rFonts w:ascii="Times New Roman" w:hAnsi="Times New Roman" w:cs="Times New Roman"/>
          <w:bCs/>
        </w:rPr>
        <w:t>GABRIEL TEIXEIRA CASCHERA</w:t>
      </w:r>
    </w:p>
    <w:p w14:paraId="573FB83E" w14:textId="77777777" w:rsidR="00FD425E" w:rsidRPr="00EC7B19" w:rsidRDefault="00FD425E" w:rsidP="00FD425E">
      <w:pPr>
        <w:pStyle w:val="Default"/>
        <w:jc w:val="center"/>
        <w:rPr>
          <w:rFonts w:ascii="Times New Roman" w:hAnsi="Times New Roman" w:cs="Times New Roman"/>
          <w:bCs/>
        </w:rPr>
      </w:pPr>
    </w:p>
    <w:p w14:paraId="428C09DA" w14:textId="77777777" w:rsidR="00FD425E" w:rsidRPr="00EC7B19" w:rsidRDefault="00FD425E" w:rsidP="00FD425E">
      <w:pPr>
        <w:pStyle w:val="Default"/>
        <w:jc w:val="center"/>
        <w:rPr>
          <w:rFonts w:ascii="Times New Roman" w:hAnsi="Times New Roman" w:cs="Times New Roman"/>
          <w:bCs/>
        </w:rPr>
      </w:pPr>
    </w:p>
    <w:p w14:paraId="1162B62E" w14:textId="77777777" w:rsidR="00FD425E" w:rsidRPr="00EC7B19" w:rsidRDefault="00FD425E" w:rsidP="00FD425E">
      <w:pPr>
        <w:pStyle w:val="Default"/>
        <w:rPr>
          <w:rFonts w:ascii="Times New Roman" w:hAnsi="Times New Roman" w:cs="Times New Roman"/>
          <w:bCs/>
        </w:rPr>
      </w:pPr>
    </w:p>
    <w:p w14:paraId="12F3CF37" w14:textId="77777777" w:rsidR="00FD425E" w:rsidRPr="00EC7B19" w:rsidRDefault="00FD425E" w:rsidP="00FD425E">
      <w:pPr>
        <w:pStyle w:val="Default"/>
        <w:jc w:val="center"/>
        <w:rPr>
          <w:rFonts w:ascii="Times New Roman" w:hAnsi="Times New Roman" w:cs="Times New Roman"/>
          <w:bCs/>
        </w:rPr>
      </w:pPr>
    </w:p>
    <w:p w14:paraId="2E6135EA" w14:textId="77777777" w:rsidR="00FD425E" w:rsidRPr="00EC7B19" w:rsidRDefault="00FD425E" w:rsidP="00FD425E">
      <w:pPr>
        <w:pStyle w:val="Default"/>
        <w:jc w:val="center"/>
        <w:rPr>
          <w:rFonts w:ascii="Times New Roman" w:hAnsi="Times New Roman" w:cs="Times New Roman"/>
          <w:b/>
          <w:bCs/>
        </w:rPr>
      </w:pPr>
    </w:p>
    <w:p w14:paraId="625E300B" w14:textId="77777777" w:rsidR="00FD425E" w:rsidRPr="00EC7B19" w:rsidRDefault="00FD425E" w:rsidP="00FD425E">
      <w:pPr>
        <w:pStyle w:val="Default"/>
        <w:jc w:val="center"/>
        <w:rPr>
          <w:rFonts w:ascii="Times New Roman" w:hAnsi="Times New Roman" w:cs="Times New Roman"/>
          <w:b/>
          <w:bCs/>
        </w:rPr>
      </w:pPr>
    </w:p>
    <w:p w14:paraId="5265EE43" w14:textId="77777777" w:rsidR="00FD425E" w:rsidRPr="00EC7B19" w:rsidRDefault="00FD425E" w:rsidP="00FD425E">
      <w:pPr>
        <w:pStyle w:val="Default"/>
        <w:jc w:val="center"/>
        <w:rPr>
          <w:rFonts w:ascii="Times New Roman" w:hAnsi="Times New Roman" w:cs="Times New Roman"/>
        </w:rPr>
      </w:pPr>
      <w:r w:rsidRPr="00EC7B19">
        <w:rPr>
          <w:rFonts w:ascii="Times New Roman" w:hAnsi="Times New Roman" w:cs="Times New Roman"/>
          <w:b/>
          <w:bCs/>
        </w:rPr>
        <w:t xml:space="preserve"> </w:t>
      </w:r>
    </w:p>
    <w:p w14:paraId="2B725922" w14:textId="77777777" w:rsidR="00FD425E" w:rsidRPr="00F54738" w:rsidRDefault="00FD425E" w:rsidP="00FD425E">
      <w:pPr>
        <w:pStyle w:val="Default"/>
        <w:jc w:val="center"/>
        <w:rPr>
          <w:rFonts w:ascii="Times New Roman" w:hAnsi="Times New Roman" w:cs="Times New Roman"/>
          <w:b/>
          <w:bCs/>
        </w:rPr>
      </w:pPr>
      <w:r w:rsidRPr="00FD425E">
        <w:rPr>
          <w:rFonts w:ascii="Times New Roman" w:hAnsi="Times New Roman" w:cs="Times New Roman"/>
          <w:b/>
          <w:bCs/>
        </w:rPr>
        <w:t xml:space="preserve">CRIAÇÃO DE FERRAMENTA PARA AUXÍLIO NA VISUALIZAÇÃO E ANÁLISE EXPLORATÓRIA DE </w:t>
      </w:r>
      <w:r w:rsidRPr="00FD425E">
        <w:rPr>
          <w:rFonts w:ascii="Times New Roman" w:hAnsi="Times New Roman" w:cs="Times New Roman"/>
          <w:b/>
          <w:bCs/>
          <w:i/>
        </w:rPr>
        <w:t>DATASETS</w:t>
      </w:r>
    </w:p>
    <w:p w14:paraId="5CD22A31" w14:textId="77777777" w:rsidR="00FD425E" w:rsidRPr="00EC7B19" w:rsidRDefault="00FD425E" w:rsidP="00FD425E">
      <w:pPr>
        <w:pStyle w:val="Default"/>
        <w:jc w:val="center"/>
        <w:rPr>
          <w:rFonts w:ascii="Times New Roman" w:hAnsi="Times New Roman" w:cs="Times New Roman"/>
        </w:rPr>
      </w:pPr>
    </w:p>
    <w:p w14:paraId="05A98687" w14:textId="77777777" w:rsidR="00FD425E" w:rsidRPr="00EC7B19" w:rsidRDefault="00FD425E" w:rsidP="00FD425E">
      <w:pPr>
        <w:pStyle w:val="Default"/>
        <w:ind w:left="4536"/>
        <w:jc w:val="both"/>
        <w:rPr>
          <w:rFonts w:ascii="Times New Roman" w:hAnsi="Times New Roman" w:cs="Times New Roman"/>
          <w:b/>
          <w:bCs/>
        </w:rPr>
      </w:pPr>
    </w:p>
    <w:p w14:paraId="539A8BA9" w14:textId="77777777" w:rsidR="00FD425E" w:rsidRPr="00EC7B19" w:rsidRDefault="00FD425E" w:rsidP="00FD425E">
      <w:pPr>
        <w:pStyle w:val="Default"/>
        <w:ind w:left="4536"/>
        <w:jc w:val="both"/>
        <w:rPr>
          <w:rFonts w:ascii="Times New Roman" w:hAnsi="Times New Roman" w:cs="Times New Roman"/>
          <w:b/>
          <w:bCs/>
        </w:rPr>
      </w:pPr>
    </w:p>
    <w:p w14:paraId="6AECA916" w14:textId="77777777" w:rsidR="00FD425E" w:rsidRDefault="00FD425E" w:rsidP="00FD425E">
      <w:pPr>
        <w:pStyle w:val="Default"/>
        <w:ind w:left="4536"/>
        <w:jc w:val="both"/>
        <w:rPr>
          <w:rFonts w:ascii="Times New Roman" w:hAnsi="Times New Roman" w:cs="Times New Roman"/>
          <w:b/>
          <w:bCs/>
        </w:rPr>
      </w:pPr>
    </w:p>
    <w:p w14:paraId="141F90E7" w14:textId="77777777" w:rsidR="00FD425E" w:rsidRDefault="00FD425E" w:rsidP="00FD425E">
      <w:pPr>
        <w:pStyle w:val="Default"/>
        <w:ind w:left="4536"/>
        <w:jc w:val="both"/>
        <w:rPr>
          <w:rFonts w:ascii="Times New Roman" w:hAnsi="Times New Roman" w:cs="Times New Roman"/>
          <w:b/>
          <w:bCs/>
        </w:rPr>
      </w:pPr>
    </w:p>
    <w:p w14:paraId="1A06B494" w14:textId="77777777" w:rsidR="00FD425E" w:rsidRDefault="00FD425E" w:rsidP="00FD425E">
      <w:pPr>
        <w:pStyle w:val="Default"/>
        <w:ind w:left="4536"/>
        <w:jc w:val="both"/>
        <w:rPr>
          <w:rFonts w:ascii="Times New Roman" w:hAnsi="Times New Roman" w:cs="Times New Roman"/>
          <w:b/>
          <w:bCs/>
        </w:rPr>
      </w:pPr>
    </w:p>
    <w:p w14:paraId="0E4A5042" w14:textId="77777777" w:rsidR="00FD425E" w:rsidRPr="00EC7B19" w:rsidRDefault="00FD425E" w:rsidP="00FD425E">
      <w:pPr>
        <w:pStyle w:val="Default"/>
        <w:ind w:left="4536"/>
        <w:jc w:val="both"/>
        <w:rPr>
          <w:rFonts w:ascii="Times New Roman" w:hAnsi="Times New Roman" w:cs="Times New Roman"/>
          <w:b/>
          <w:bCs/>
        </w:rPr>
      </w:pPr>
    </w:p>
    <w:p w14:paraId="53F5BA2F" w14:textId="77777777" w:rsidR="00FD425E" w:rsidRPr="00EC7B19" w:rsidRDefault="00FD425E" w:rsidP="00FD425E">
      <w:pPr>
        <w:pStyle w:val="Default"/>
        <w:ind w:left="4536"/>
        <w:jc w:val="both"/>
        <w:rPr>
          <w:rFonts w:ascii="Times New Roman" w:hAnsi="Times New Roman" w:cs="Times New Roman"/>
          <w:b/>
          <w:bCs/>
        </w:rPr>
      </w:pPr>
    </w:p>
    <w:p w14:paraId="14F47E7C" w14:textId="77777777" w:rsidR="00FD425E" w:rsidRPr="00EC7B19" w:rsidRDefault="00FD425E" w:rsidP="00FD425E">
      <w:pPr>
        <w:pStyle w:val="Default"/>
        <w:ind w:left="4536"/>
        <w:jc w:val="both"/>
        <w:rPr>
          <w:rFonts w:ascii="Times New Roman" w:hAnsi="Times New Roman" w:cs="Times New Roman"/>
          <w:bCs/>
        </w:rPr>
      </w:pPr>
      <w:r>
        <w:rPr>
          <w:rFonts w:ascii="Times New Roman" w:hAnsi="Times New Roman" w:cs="Times New Roman"/>
          <w:bCs/>
        </w:rPr>
        <w:t>Monografia</w:t>
      </w:r>
      <w:r w:rsidRPr="00EC7B19">
        <w:rPr>
          <w:rFonts w:ascii="Times New Roman" w:hAnsi="Times New Roman" w:cs="Times New Roman"/>
          <w:bCs/>
        </w:rPr>
        <w:t xml:space="preserve"> apresentada ao </w:t>
      </w:r>
      <w:r>
        <w:rPr>
          <w:rFonts w:ascii="Times New Roman" w:hAnsi="Times New Roman" w:cs="Times New Roman"/>
          <w:bCs/>
        </w:rPr>
        <w:t>Departamento de Computação da Universidade Federal de São Carlos</w:t>
      </w:r>
      <w:r w:rsidRPr="00EC7B19">
        <w:rPr>
          <w:rFonts w:ascii="Times New Roman" w:hAnsi="Times New Roman" w:cs="Times New Roman"/>
          <w:bCs/>
        </w:rPr>
        <w:t xml:space="preserve"> para obtenção do título de </w:t>
      </w:r>
      <w:r>
        <w:rPr>
          <w:rFonts w:ascii="Times New Roman" w:hAnsi="Times New Roman" w:cs="Times New Roman"/>
          <w:bCs/>
        </w:rPr>
        <w:t>bacharel</w:t>
      </w:r>
      <w:r w:rsidRPr="00EC7B19">
        <w:rPr>
          <w:rFonts w:ascii="Times New Roman" w:hAnsi="Times New Roman" w:cs="Times New Roman"/>
          <w:bCs/>
        </w:rPr>
        <w:t xml:space="preserve"> em </w:t>
      </w:r>
      <w:r>
        <w:rPr>
          <w:rFonts w:ascii="Times New Roman" w:hAnsi="Times New Roman" w:cs="Times New Roman"/>
          <w:bCs/>
        </w:rPr>
        <w:t>Engenharia de Computação.</w:t>
      </w:r>
    </w:p>
    <w:p w14:paraId="02A5139F" w14:textId="77777777" w:rsidR="00FD425E" w:rsidRPr="00EC7B19" w:rsidRDefault="00FD425E" w:rsidP="00FD425E">
      <w:pPr>
        <w:pStyle w:val="Default"/>
        <w:ind w:left="4536"/>
        <w:jc w:val="both"/>
        <w:rPr>
          <w:rFonts w:ascii="Times New Roman" w:hAnsi="Times New Roman" w:cs="Times New Roman"/>
        </w:rPr>
      </w:pPr>
    </w:p>
    <w:p w14:paraId="11EE738F" w14:textId="77777777" w:rsidR="00FD425E" w:rsidRPr="00EC7B19" w:rsidRDefault="00FD425E" w:rsidP="00FD425E">
      <w:pPr>
        <w:pStyle w:val="Default"/>
        <w:ind w:left="4536"/>
        <w:jc w:val="both"/>
        <w:rPr>
          <w:rFonts w:ascii="Times New Roman" w:hAnsi="Times New Roman" w:cs="Times New Roman"/>
        </w:rPr>
      </w:pPr>
      <w:r w:rsidRPr="00EC7B19">
        <w:rPr>
          <w:rFonts w:ascii="Times New Roman" w:hAnsi="Times New Roman" w:cs="Times New Roman"/>
          <w:bCs/>
          <w:iCs/>
        </w:rPr>
        <w:t xml:space="preserve">Orientação: Prof. Dr. </w:t>
      </w:r>
      <w:r>
        <w:rPr>
          <w:rFonts w:ascii="Times New Roman" w:hAnsi="Times New Roman" w:cs="Times New Roman"/>
          <w:bCs/>
          <w:iCs/>
        </w:rPr>
        <w:t>Diego Furtado Silva</w:t>
      </w:r>
    </w:p>
    <w:p w14:paraId="03D402A8" w14:textId="77777777" w:rsidR="00FD425E" w:rsidRPr="00EC7B19" w:rsidRDefault="00FD425E" w:rsidP="00FD425E">
      <w:pPr>
        <w:pStyle w:val="Default"/>
        <w:jc w:val="both"/>
        <w:rPr>
          <w:rFonts w:ascii="Times New Roman" w:hAnsi="Times New Roman" w:cs="Times New Roman"/>
        </w:rPr>
      </w:pPr>
    </w:p>
    <w:p w14:paraId="77769901" w14:textId="77777777" w:rsidR="00FD425E" w:rsidRPr="00EC7B19" w:rsidRDefault="00FD425E" w:rsidP="00FD425E">
      <w:pPr>
        <w:pStyle w:val="Default"/>
        <w:jc w:val="center"/>
        <w:rPr>
          <w:rFonts w:ascii="Times New Roman" w:hAnsi="Times New Roman" w:cs="Times New Roman"/>
          <w:b/>
          <w:bCs/>
        </w:rPr>
      </w:pPr>
    </w:p>
    <w:p w14:paraId="1BD8C17D" w14:textId="77777777" w:rsidR="00FD425E" w:rsidRPr="00EC7B19" w:rsidRDefault="00FD425E" w:rsidP="00FD425E">
      <w:pPr>
        <w:pStyle w:val="Default"/>
        <w:jc w:val="center"/>
        <w:rPr>
          <w:rFonts w:ascii="Times New Roman" w:hAnsi="Times New Roman" w:cs="Times New Roman"/>
          <w:b/>
          <w:bCs/>
        </w:rPr>
      </w:pPr>
    </w:p>
    <w:p w14:paraId="65839147" w14:textId="77777777" w:rsidR="00FD425E" w:rsidRPr="00EC7B19" w:rsidRDefault="00FD425E" w:rsidP="00FD425E">
      <w:pPr>
        <w:pStyle w:val="Default"/>
        <w:jc w:val="center"/>
        <w:rPr>
          <w:rFonts w:ascii="Times New Roman" w:hAnsi="Times New Roman" w:cs="Times New Roman"/>
          <w:b/>
          <w:bCs/>
        </w:rPr>
      </w:pPr>
    </w:p>
    <w:p w14:paraId="03694BD4" w14:textId="77777777" w:rsidR="00FD425E" w:rsidRPr="00EC7B19" w:rsidRDefault="00FD425E" w:rsidP="00FD425E">
      <w:pPr>
        <w:pStyle w:val="Default"/>
        <w:jc w:val="center"/>
        <w:rPr>
          <w:rFonts w:ascii="Times New Roman" w:hAnsi="Times New Roman" w:cs="Times New Roman"/>
          <w:b/>
          <w:bCs/>
        </w:rPr>
      </w:pPr>
    </w:p>
    <w:p w14:paraId="798EC13B" w14:textId="77777777" w:rsidR="00FD425E" w:rsidRPr="00EC7B19" w:rsidRDefault="00FD425E" w:rsidP="00FD425E">
      <w:pPr>
        <w:pStyle w:val="Default"/>
        <w:jc w:val="center"/>
        <w:rPr>
          <w:rFonts w:ascii="Times New Roman" w:hAnsi="Times New Roman" w:cs="Times New Roman"/>
          <w:b/>
          <w:bCs/>
        </w:rPr>
      </w:pPr>
    </w:p>
    <w:p w14:paraId="7497DDA1" w14:textId="77777777" w:rsidR="00FD425E" w:rsidRDefault="00FD425E" w:rsidP="00FD425E">
      <w:pPr>
        <w:pStyle w:val="Default"/>
        <w:spacing w:line="360" w:lineRule="auto"/>
        <w:rPr>
          <w:rFonts w:ascii="Times New Roman" w:hAnsi="Times New Roman" w:cs="Times New Roman"/>
          <w:b/>
          <w:bCs/>
        </w:rPr>
      </w:pPr>
    </w:p>
    <w:p w14:paraId="011E6A98" w14:textId="77777777" w:rsidR="00FD425E" w:rsidRPr="00EC7B19" w:rsidRDefault="00FD425E" w:rsidP="00FD425E">
      <w:pPr>
        <w:pStyle w:val="Default"/>
        <w:spacing w:line="360" w:lineRule="auto"/>
        <w:rPr>
          <w:rFonts w:ascii="Times New Roman" w:hAnsi="Times New Roman" w:cs="Times New Roman"/>
          <w:b/>
          <w:bCs/>
        </w:rPr>
      </w:pPr>
    </w:p>
    <w:p w14:paraId="06EBFB80" w14:textId="77777777" w:rsidR="00FD425E" w:rsidRDefault="00FD425E" w:rsidP="00FD425E">
      <w:pPr>
        <w:pStyle w:val="Default"/>
        <w:spacing w:line="360" w:lineRule="auto"/>
        <w:jc w:val="center"/>
        <w:rPr>
          <w:rFonts w:ascii="Times New Roman" w:hAnsi="Times New Roman" w:cs="Times New Roman"/>
          <w:b/>
          <w:bCs/>
        </w:rPr>
      </w:pPr>
    </w:p>
    <w:p w14:paraId="261C0C68" w14:textId="77777777" w:rsidR="00FD425E" w:rsidRPr="00EC7B19" w:rsidRDefault="00FD425E" w:rsidP="00FD425E">
      <w:pPr>
        <w:pStyle w:val="Default"/>
        <w:jc w:val="center"/>
        <w:rPr>
          <w:rFonts w:ascii="Times New Roman" w:hAnsi="Times New Roman" w:cs="Times New Roman"/>
          <w:b/>
          <w:bCs/>
        </w:rPr>
      </w:pPr>
    </w:p>
    <w:p w14:paraId="1D14CBE3" w14:textId="77777777" w:rsidR="00FD425E" w:rsidRPr="00EC7B19" w:rsidRDefault="00FD425E" w:rsidP="00FD425E">
      <w:pPr>
        <w:pStyle w:val="Default"/>
        <w:jc w:val="center"/>
        <w:rPr>
          <w:rFonts w:ascii="Times New Roman" w:hAnsi="Times New Roman" w:cs="Times New Roman"/>
          <w:b/>
          <w:bCs/>
        </w:rPr>
      </w:pPr>
    </w:p>
    <w:p w14:paraId="41DE73FB" w14:textId="77777777" w:rsidR="00FD425E" w:rsidRPr="00EC7B19" w:rsidRDefault="00FD425E" w:rsidP="00FD425E">
      <w:pPr>
        <w:pStyle w:val="Default"/>
        <w:jc w:val="center"/>
        <w:rPr>
          <w:rFonts w:ascii="Times New Roman" w:hAnsi="Times New Roman" w:cs="Times New Roman"/>
        </w:rPr>
      </w:pPr>
      <w:r>
        <w:rPr>
          <w:rFonts w:ascii="Times New Roman" w:hAnsi="Times New Roman" w:cs="Times New Roman"/>
          <w:bCs/>
        </w:rPr>
        <w:t>São Carlos</w:t>
      </w:r>
      <w:r w:rsidRPr="00EC7B19">
        <w:rPr>
          <w:rFonts w:ascii="Times New Roman" w:hAnsi="Times New Roman" w:cs="Times New Roman"/>
          <w:bCs/>
        </w:rPr>
        <w:t xml:space="preserve"> </w:t>
      </w:r>
    </w:p>
    <w:p w14:paraId="0E144256" w14:textId="77777777" w:rsidR="00FD425E" w:rsidRPr="002874B3" w:rsidRDefault="00FD425E" w:rsidP="00FD425E">
      <w:pPr>
        <w:jc w:val="center"/>
        <w:rPr>
          <w:bCs/>
        </w:rPr>
      </w:pPr>
      <w:r>
        <w:rPr>
          <w:bCs/>
        </w:rPr>
        <w:t>2019</w:t>
      </w:r>
      <w:r w:rsidRPr="00D46697">
        <w:rPr>
          <w:bCs/>
          <w:i/>
        </w:rPr>
        <w:t xml:space="preserve"> </w:t>
      </w:r>
    </w:p>
    <w:p w14:paraId="3A418674" w14:textId="77777777" w:rsidR="00FD425E" w:rsidRPr="00D46697" w:rsidRDefault="00FD425E" w:rsidP="00FD425E">
      <w:pPr>
        <w:pStyle w:val="Default"/>
        <w:jc w:val="center"/>
        <w:rPr>
          <w:rFonts w:ascii="Times New Roman" w:hAnsi="Times New Roman" w:cs="Times New Roman"/>
        </w:rPr>
      </w:pPr>
    </w:p>
    <w:p w14:paraId="7ECFE63B" w14:textId="77777777" w:rsidR="00FD425E" w:rsidRDefault="00FD425E" w:rsidP="00FD425E">
      <w:pPr>
        <w:autoSpaceDE w:val="0"/>
        <w:autoSpaceDN w:val="0"/>
        <w:adjustRightInd w:val="0"/>
        <w:jc w:val="center"/>
        <w:rPr>
          <w:bCs/>
          <w:color w:val="000000"/>
        </w:rPr>
      </w:pPr>
    </w:p>
    <w:p w14:paraId="08C05A53" w14:textId="77777777" w:rsidR="00FD425E" w:rsidRDefault="00FD425E" w:rsidP="00FD425E">
      <w:pPr>
        <w:autoSpaceDE w:val="0"/>
        <w:autoSpaceDN w:val="0"/>
        <w:adjustRightInd w:val="0"/>
        <w:jc w:val="center"/>
        <w:rPr>
          <w:bCs/>
          <w:color w:val="000000"/>
        </w:rPr>
      </w:pPr>
    </w:p>
    <w:p w14:paraId="5655E36A" w14:textId="77777777" w:rsidR="00FD425E" w:rsidRPr="00D46697" w:rsidRDefault="00FD425E" w:rsidP="00FD425E">
      <w:pPr>
        <w:autoSpaceDE w:val="0"/>
        <w:autoSpaceDN w:val="0"/>
        <w:adjustRightInd w:val="0"/>
        <w:jc w:val="center"/>
        <w:rPr>
          <w:color w:val="000000"/>
        </w:rPr>
      </w:pPr>
      <w:r>
        <w:rPr>
          <w:bCs/>
          <w:color w:val="000000"/>
        </w:rPr>
        <w:t>GABRIEL TEIXEIRA CASCHERA</w:t>
      </w:r>
      <w:r w:rsidRPr="00D46697">
        <w:rPr>
          <w:bCs/>
          <w:color w:val="000000"/>
        </w:rPr>
        <w:t xml:space="preserve"> </w:t>
      </w:r>
    </w:p>
    <w:p w14:paraId="38023B5D" w14:textId="77777777" w:rsidR="00FD425E" w:rsidRPr="00D46697" w:rsidRDefault="00FD425E" w:rsidP="00FD425E">
      <w:pPr>
        <w:autoSpaceDE w:val="0"/>
        <w:autoSpaceDN w:val="0"/>
        <w:adjustRightInd w:val="0"/>
        <w:jc w:val="center"/>
        <w:rPr>
          <w:i/>
          <w:color w:val="000000"/>
        </w:rPr>
      </w:pPr>
    </w:p>
    <w:p w14:paraId="48AC412A" w14:textId="77777777" w:rsidR="00FD425E" w:rsidRPr="00D46697" w:rsidRDefault="00FD425E" w:rsidP="00FD425E">
      <w:pPr>
        <w:autoSpaceDE w:val="0"/>
        <w:autoSpaceDN w:val="0"/>
        <w:adjustRightInd w:val="0"/>
        <w:jc w:val="center"/>
        <w:rPr>
          <w:color w:val="000000"/>
        </w:rPr>
      </w:pPr>
    </w:p>
    <w:p w14:paraId="134CD50F" w14:textId="77777777" w:rsidR="00FD425E" w:rsidRDefault="00FD425E" w:rsidP="00FD425E">
      <w:pPr>
        <w:autoSpaceDE w:val="0"/>
        <w:autoSpaceDN w:val="0"/>
        <w:adjustRightInd w:val="0"/>
        <w:ind w:left="4536"/>
        <w:jc w:val="both"/>
        <w:rPr>
          <w:bCs/>
          <w:color w:val="000000"/>
        </w:rPr>
      </w:pPr>
    </w:p>
    <w:p w14:paraId="05964A0A" w14:textId="77777777" w:rsidR="00FD425E" w:rsidRDefault="00FD425E" w:rsidP="00FD425E">
      <w:pPr>
        <w:autoSpaceDE w:val="0"/>
        <w:autoSpaceDN w:val="0"/>
        <w:adjustRightInd w:val="0"/>
        <w:ind w:left="4536"/>
        <w:jc w:val="both"/>
        <w:rPr>
          <w:bCs/>
          <w:color w:val="000000"/>
        </w:rPr>
      </w:pPr>
    </w:p>
    <w:p w14:paraId="71A30DD6" w14:textId="77777777" w:rsidR="00FD425E" w:rsidRDefault="00FD425E" w:rsidP="00FD425E">
      <w:pPr>
        <w:autoSpaceDE w:val="0"/>
        <w:autoSpaceDN w:val="0"/>
        <w:adjustRightInd w:val="0"/>
        <w:ind w:left="4536"/>
        <w:jc w:val="both"/>
        <w:rPr>
          <w:bCs/>
          <w:color w:val="000000"/>
        </w:rPr>
      </w:pPr>
    </w:p>
    <w:p w14:paraId="1756D164" w14:textId="77777777" w:rsidR="00FD425E" w:rsidRPr="00D46697" w:rsidRDefault="00FD425E" w:rsidP="00FD425E">
      <w:pPr>
        <w:autoSpaceDE w:val="0"/>
        <w:autoSpaceDN w:val="0"/>
        <w:adjustRightInd w:val="0"/>
        <w:ind w:left="142"/>
        <w:jc w:val="center"/>
        <w:rPr>
          <w:bCs/>
          <w:color w:val="000000"/>
        </w:rPr>
      </w:pPr>
      <w:r w:rsidRPr="00FD425E">
        <w:rPr>
          <w:bCs/>
          <w:color w:val="000000"/>
        </w:rPr>
        <w:t xml:space="preserve">CRIAÇÃO DE FERRAMENTA PARA AUXÍLIO NA VISUALIZAÇÃO E ANÁLISE EXPLORATÓRIA DE </w:t>
      </w:r>
      <w:r w:rsidRPr="00FD425E">
        <w:rPr>
          <w:bCs/>
          <w:i/>
          <w:color w:val="000000"/>
        </w:rPr>
        <w:t>DATASETS</w:t>
      </w:r>
    </w:p>
    <w:p w14:paraId="78ABAC89" w14:textId="77777777" w:rsidR="00FD425E" w:rsidRPr="00D46697" w:rsidRDefault="00FD425E" w:rsidP="00FD425E">
      <w:pPr>
        <w:autoSpaceDE w:val="0"/>
        <w:autoSpaceDN w:val="0"/>
        <w:adjustRightInd w:val="0"/>
        <w:ind w:left="4536"/>
        <w:jc w:val="both"/>
        <w:rPr>
          <w:color w:val="000000"/>
        </w:rPr>
      </w:pPr>
    </w:p>
    <w:p w14:paraId="6D070159" w14:textId="77777777" w:rsidR="00FD425E" w:rsidRPr="00D46697" w:rsidRDefault="00FD425E" w:rsidP="00FD425E">
      <w:pPr>
        <w:autoSpaceDE w:val="0"/>
        <w:autoSpaceDN w:val="0"/>
        <w:adjustRightInd w:val="0"/>
        <w:ind w:left="4395"/>
        <w:jc w:val="both"/>
        <w:rPr>
          <w:i/>
          <w:color w:val="000000"/>
        </w:rPr>
      </w:pPr>
      <w:r>
        <w:rPr>
          <w:bCs/>
          <w:color w:val="000000"/>
        </w:rPr>
        <w:t>Monografia</w:t>
      </w:r>
      <w:r w:rsidRPr="00D46697">
        <w:rPr>
          <w:bCs/>
          <w:color w:val="000000"/>
        </w:rPr>
        <w:t xml:space="preserve"> apresentada ao </w:t>
      </w:r>
      <w:r>
        <w:rPr>
          <w:bCs/>
          <w:color w:val="000000"/>
        </w:rPr>
        <w:t>Departamento de Computação da Universidade Federal de São Carlos</w:t>
      </w:r>
      <w:r w:rsidRPr="00D46697">
        <w:rPr>
          <w:bCs/>
          <w:color w:val="000000"/>
        </w:rPr>
        <w:t xml:space="preserve">, para obtenção do título de </w:t>
      </w:r>
      <w:r>
        <w:rPr>
          <w:bCs/>
          <w:color w:val="000000"/>
        </w:rPr>
        <w:t>bacharel</w:t>
      </w:r>
      <w:r w:rsidRPr="00D46697">
        <w:rPr>
          <w:bCs/>
          <w:color w:val="000000"/>
        </w:rPr>
        <w:t xml:space="preserve"> em </w:t>
      </w:r>
      <w:r>
        <w:rPr>
          <w:bCs/>
          <w:color w:val="000000"/>
        </w:rPr>
        <w:t>Engenharia de Computação</w:t>
      </w:r>
      <w:r w:rsidRPr="00D46697">
        <w:rPr>
          <w:bCs/>
          <w:color w:val="000000"/>
        </w:rPr>
        <w:t>. Universidade Federal de São Car</w:t>
      </w:r>
      <w:r>
        <w:rPr>
          <w:bCs/>
          <w:color w:val="000000"/>
        </w:rPr>
        <w:t xml:space="preserve">los. </w:t>
      </w:r>
      <w:r w:rsidRPr="000566ED">
        <w:rPr>
          <w:bCs/>
          <w:color w:val="000000"/>
        </w:rPr>
        <w:t xml:space="preserve">São Carlos, </w:t>
      </w:r>
      <w:r>
        <w:rPr>
          <w:bCs/>
          <w:color w:val="000000"/>
        </w:rPr>
        <w:t>XX</w:t>
      </w:r>
      <w:r w:rsidRPr="000566ED">
        <w:rPr>
          <w:bCs/>
          <w:color w:val="000000"/>
        </w:rPr>
        <w:t xml:space="preserve"> de </w:t>
      </w:r>
      <w:r>
        <w:rPr>
          <w:bCs/>
          <w:color w:val="000000"/>
        </w:rPr>
        <w:t>julho</w:t>
      </w:r>
      <w:r w:rsidRPr="000566ED">
        <w:rPr>
          <w:bCs/>
          <w:color w:val="000000"/>
        </w:rPr>
        <w:t xml:space="preserve"> de 201</w:t>
      </w:r>
      <w:r>
        <w:rPr>
          <w:bCs/>
          <w:color w:val="000000"/>
        </w:rPr>
        <w:t>9</w:t>
      </w:r>
      <w:r w:rsidRPr="000566ED">
        <w:rPr>
          <w:bCs/>
          <w:color w:val="000000"/>
        </w:rPr>
        <w:t>.</w:t>
      </w:r>
    </w:p>
    <w:p w14:paraId="40CB9DA8" w14:textId="77777777" w:rsidR="00FD425E" w:rsidRPr="00D46697" w:rsidRDefault="00FD425E" w:rsidP="00FD425E">
      <w:pPr>
        <w:autoSpaceDE w:val="0"/>
        <w:autoSpaceDN w:val="0"/>
        <w:adjustRightInd w:val="0"/>
        <w:jc w:val="center"/>
        <w:rPr>
          <w:color w:val="000000"/>
        </w:rPr>
      </w:pPr>
    </w:p>
    <w:p w14:paraId="5E6C0647" w14:textId="77777777" w:rsidR="00FD425E" w:rsidRPr="00D46697" w:rsidRDefault="00FD425E" w:rsidP="00FD425E">
      <w:pPr>
        <w:autoSpaceDE w:val="0"/>
        <w:autoSpaceDN w:val="0"/>
        <w:adjustRightInd w:val="0"/>
        <w:jc w:val="center"/>
        <w:rPr>
          <w:color w:val="000000"/>
        </w:rPr>
      </w:pPr>
    </w:p>
    <w:p w14:paraId="7139C03C" w14:textId="77777777" w:rsidR="00FD425E" w:rsidRPr="00D46697" w:rsidRDefault="00FD425E" w:rsidP="00FD425E">
      <w:pPr>
        <w:autoSpaceDE w:val="0"/>
        <w:autoSpaceDN w:val="0"/>
        <w:adjustRightInd w:val="0"/>
        <w:jc w:val="center"/>
        <w:rPr>
          <w:color w:val="000000"/>
        </w:rPr>
      </w:pPr>
    </w:p>
    <w:p w14:paraId="4F90B3F5" w14:textId="77777777" w:rsidR="00FD425E" w:rsidRPr="00D46697" w:rsidRDefault="00FD425E" w:rsidP="00FD425E">
      <w:pPr>
        <w:autoSpaceDE w:val="0"/>
        <w:autoSpaceDN w:val="0"/>
        <w:adjustRightInd w:val="0"/>
        <w:jc w:val="both"/>
        <w:rPr>
          <w:bCs/>
          <w:color w:val="000000"/>
        </w:rPr>
      </w:pPr>
      <w:r w:rsidRPr="00D46697">
        <w:rPr>
          <w:bCs/>
          <w:color w:val="000000"/>
        </w:rPr>
        <w:t xml:space="preserve">Orientador </w:t>
      </w:r>
    </w:p>
    <w:p w14:paraId="7D54A913" w14:textId="77777777" w:rsidR="00FD425E" w:rsidRPr="00D46697" w:rsidRDefault="00FD425E" w:rsidP="00FD425E">
      <w:pPr>
        <w:autoSpaceDE w:val="0"/>
        <w:autoSpaceDN w:val="0"/>
        <w:adjustRightInd w:val="0"/>
        <w:jc w:val="both"/>
        <w:rPr>
          <w:bCs/>
          <w:color w:val="000000"/>
        </w:rPr>
      </w:pPr>
    </w:p>
    <w:p w14:paraId="33E72D66" w14:textId="77777777" w:rsidR="00FD425E" w:rsidRPr="00D46697" w:rsidRDefault="00FD425E" w:rsidP="00FD425E">
      <w:pPr>
        <w:autoSpaceDE w:val="0"/>
        <w:autoSpaceDN w:val="0"/>
        <w:adjustRightInd w:val="0"/>
        <w:jc w:val="both"/>
        <w:rPr>
          <w:color w:val="000000"/>
        </w:rPr>
      </w:pPr>
      <w:r w:rsidRPr="00D46697">
        <w:rPr>
          <w:bCs/>
          <w:color w:val="000000"/>
        </w:rPr>
        <w:t xml:space="preserve">______________________________________ </w:t>
      </w:r>
    </w:p>
    <w:p w14:paraId="46C56052" w14:textId="77777777" w:rsidR="00FD425E" w:rsidRPr="00D46697" w:rsidRDefault="00FD425E" w:rsidP="00FD425E">
      <w:pPr>
        <w:autoSpaceDE w:val="0"/>
        <w:autoSpaceDN w:val="0"/>
        <w:adjustRightInd w:val="0"/>
        <w:jc w:val="both"/>
        <w:rPr>
          <w:i/>
          <w:color w:val="000000"/>
        </w:rPr>
      </w:pPr>
      <w:r w:rsidRPr="00D46697">
        <w:rPr>
          <w:color w:val="000000"/>
        </w:rPr>
        <w:t>Dr</w:t>
      </w:r>
      <w:r>
        <w:rPr>
          <w:color w:val="000000"/>
        </w:rPr>
        <w:t>. Diego Furtado Silva</w:t>
      </w:r>
    </w:p>
    <w:p w14:paraId="1D0D0175" w14:textId="77777777" w:rsidR="00FD425E" w:rsidRPr="00D46697" w:rsidRDefault="00FD425E" w:rsidP="00FD425E">
      <w:pPr>
        <w:autoSpaceDE w:val="0"/>
        <w:autoSpaceDN w:val="0"/>
        <w:adjustRightInd w:val="0"/>
        <w:jc w:val="both"/>
        <w:rPr>
          <w:bCs/>
          <w:color w:val="000000"/>
        </w:rPr>
      </w:pPr>
      <w:r>
        <w:rPr>
          <w:bCs/>
          <w:color w:val="000000"/>
        </w:rPr>
        <w:t>Departamento de Computação - UFSCar</w:t>
      </w:r>
      <w:r w:rsidRPr="00D46697">
        <w:rPr>
          <w:bCs/>
          <w:color w:val="000000"/>
        </w:rPr>
        <w:t xml:space="preserve"> </w:t>
      </w:r>
    </w:p>
    <w:p w14:paraId="16FDACEA" w14:textId="77777777" w:rsidR="00FD425E" w:rsidRPr="00D46697" w:rsidRDefault="00FD425E" w:rsidP="00FD425E">
      <w:pPr>
        <w:autoSpaceDE w:val="0"/>
        <w:autoSpaceDN w:val="0"/>
        <w:adjustRightInd w:val="0"/>
        <w:jc w:val="both"/>
        <w:rPr>
          <w:color w:val="000000"/>
        </w:rPr>
      </w:pPr>
    </w:p>
    <w:p w14:paraId="1CDF4475" w14:textId="77777777" w:rsidR="00FD425E" w:rsidRPr="00D46697" w:rsidRDefault="00FD425E" w:rsidP="00FD425E">
      <w:pPr>
        <w:autoSpaceDE w:val="0"/>
        <w:autoSpaceDN w:val="0"/>
        <w:adjustRightInd w:val="0"/>
        <w:jc w:val="both"/>
        <w:rPr>
          <w:bCs/>
          <w:color w:val="000000"/>
        </w:rPr>
      </w:pPr>
      <w:r w:rsidRPr="00D46697">
        <w:rPr>
          <w:bCs/>
          <w:color w:val="000000"/>
        </w:rPr>
        <w:t>Examinador</w:t>
      </w:r>
    </w:p>
    <w:p w14:paraId="3C51FFDD" w14:textId="77777777" w:rsidR="00FD425E" w:rsidRPr="00D46697" w:rsidRDefault="00FD425E" w:rsidP="00FD425E">
      <w:pPr>
        <w:autoSpaceDE w:val="0"/>
        <w:autoSpaceDN w:val="0"/>
        <w:adjustRightInd w:val="0"/>
        <w:jc w:val="both"/>
        <w:rPr>
          <w:bCs/>
          <w:color w:val="000000"/>
        </w:rPr>
      </w:pPr>
    </w:p>
    <w:p w14:paraId="30D1A671" w14:textId="77777777" w:rsidR="00FD425E" w:rsidRPr="00D46697" w:rsidRDefault="00FD425E" w:rsidP="00FD425E">
      <w:pPr>
        <w:autoSpaceDE w:val="0"/>
        <w:autoSpaceDN w:val="0"/>
        <w:adjustRightInd w:val="0"/>
        <w:jc w:val="both"/>
        <w:rPr>
          <w:color w:val="000000"/>
        </w:rPr>
      </w:pPr>
      <w:r w:rsidRPr="00D46697">
        <w:rPr>
          <w:bCs/>
          <w:color w:val="000000"/>
        </w:rPr>
        <w:t xml:space="preserve">______________________________________ </w:t>
      </w:r>
    </w:p>
    <w:p w14:paraId="75EAF8C4" w14:textId="77777777" w:rsidR="00FD425E" w:rsidRPr="00D46697" w:rsidRDefault="00FD425E" w:rsidP="00FD425E">
      <w:pPr>
        <w:autoSpaceDE w:val="0"/>
        <w:autoSpaceDN w:val="0"/>
        <w:adjustRightInd w:val="0"/>
        <w:jc w:val="both"/>
        <w:rPr>
          <w:color w:val="000000"/>
        </w:rPr>
      </w:pPr>
      <w:r>
        <w:rPr>
          <w:color w:val="000000"/>
        </w:rPr>
        <w:t>XXXX</w:t>
      </w:r>
      <w:r w:rsidRPr="00D46697">
        <w:rPr>
          <w:color w:val="000000"/>
        </w:rPr>
        <w:tab/>
        <w:t xml:space="preserve"> </w:t>
      </w:r>
    </w:p>
    <w:p w14:paraId="52566E7D" w14:textId="77777777" w:rsidR="00FD425E" w:rsidRPr="00D46697" w:rsidRDefault="00FD425E" w:rsidP="00FD425E">
      <w:pPr>
        <w:autoSpaceDE w:val="0"/>
        <w:autoSpaceDN w:val="0"/>
        <w:adjustRightInd w:val="0"/>
        <w:jc w:val="both"/>
        <w:rPr>
          <w:bCs/>
          <w:color w:val="000000"/>
        </w:rPr>
      </w:pPr>
      <w:r>
        <w:rPr>
          <w:bCs/>
          <w:color w:val="000000"/>
        </w:rPr>
        <w:t>Departamento de Computação - UFSCar</w:t>
      </w:r>
      <w:r w:rsidRPr="00D46697">
        <w:rPr>
          <w:bCs/>
          <w:color w:val="000000"/>
        </w:rPr>
        <w:t xml:space="preserve"> </w:t>
      </w:r>
    </w:p>
    <w:p w14:paraId="58D991D7" w14:textId="77777777" w:rsidR="00FD425E" w:rsidRPr="00D46697" w:rsidRDefault="00FD425E" w:rsidP="00FD425E">
      <w:pPr>
        <w:autoSpaceDE w:val="0"/>
        <w:autoSpaceDN w:val="0"/>
        <w:adjustRightInd w:val="0"/>
        <w:jc w:val="both"/>
        <w:rPr>
          <w:color w:val="000000"/>
        </w:rPr>
      </w:pPr>
    </w:p>
    <w:p w14:paraId="2DBCDC8B" w14:textId="77777777" w:rsidR="00FD425E" w:rsidRPr="00D46697" w:rsidRDefault="00FD425E" w:rsidP="00FD425E">
      <w:pPr>
        <w:autoSpaceDE w:val="0"/>
        <w:autoSpaceDN w:val="0"/>
        <w:adjustRightInd w:val="0"/>
        <w:jc w:val="both"/>
        <w:rPr>
          <w:bCs/>
          <w:color w:val="000000"/>
        </w:rPr>
      </w:pPr>
      <w:r w:rsidRPr="00D46697">
        <w:rPr>
          <w:bCs/>
          <w:color w:val="000000"/>
        </w:rPr>
        <w:t>Examinador</w:t>
      </w:r>
    </w:p>
    <w:p w14:paraId="41658881" w14:textId="77777777" w:rsidR="00FD425E" w:rsidRPr="00D46697" w:rsidRDefault="00FD425E" w:rsidP="00FD425E">
      <w:pPr>
        <w:autoSpaceDE w:val="0"/>
        <w:autoSpaceDN w:val="0"/>
        <w:adjustRightInd w:val="0"/>
        <w:jc w:val="both"/>
        <w:rPr>
          <w:bCs/>
          <w:color w:val="000000"/>
        </w:rPr>
      </w:pPr>
    </w:p>
    <w:p w14:paraId="6F3285B1" w14:textId="77777777" w:rsidR="00FD425E" w:rsidRPr="00D46697" w:rsidRDefault="00FD425E" w:rsidP="00FD425E">
      <w:pPr>
        <w:autoSpaceDE w:val="0"/>
        <w:autoSpaceDN w:val="0"/>
        <w:adjustRightInd w:val="0"/>
        <w:jc w:val="both"/>
        <w:rPr>
          <w:color w:val="000000"/>
        </w:rPr>
      </w:pPr>
      <w:r w:rsidRPr="00D46697">
        <w:rPr>
          <w:bCs/>
          <w:color w:val="000000"/>
        </w:rPr>
        <w:t xml:space="preserve">________________________________________ </w:t>
      </w:r>
    </w:p>
    <w:p w14:paraId="003FC66C" w14:textId="77777777" w:rsidR="00FD425E" w:rsidRPr="00D46697" w:rsidRDefault="00FD425E" w:rsidP="00FD425E">
      <w:pPr>
        <w:autoSpaceDE w:val="0"/>
        <w:autoSpaceDN w:val="0"/>
        <w:adjustRightInd w:val="0"/>
        <w:jc w:val="both"/>
        <w:rPr>
          <w:i/>
          <w:color w:val="000000"/>
        </w:rPr>
      </w:pPr>
      <w:r>
        <w:rPr>
          <w:bCs/>
          <w:color w:val="000000"/>
        </w:rPr>
        <w:t>XXXX</w:t>
      </w:r>
    </w:p>
    <w:p w14:paraId="29ABDF19" w14:textId="77777777" w:rsidR="00FD425E" w:rsidRPr="00D46697" w:rsidRDefault="00FD425E" w:rsidP="00FD425E">
      <w:pPr>
        <w:autoSpaceDE w:val="0"/>
        <w:autoSpaceDN w:val="0"/>
        <w:adjustRightInd w:val="0"/>
        <w:jc w:val="both"/>
        <w:rPr>
          <w:bCs/>
          <w:color w:val="000000"/>
        </w:rPr>
      </w:pPr>
      <w:r>
        <w:rPr>
          <w:bCs/>
          <w:color w:val="000000"/>
        </w:rPr>
        <w:t>Departamento de Computação - UFSCar</w:t>
      </w:r>
      <w:r w:rsidRPr="00D46697">
        <w:rPr>
          <w:bCs/>
          <w:color w:val="000000"/>
        </w:rPr>
        <w:t xml:space="preserve"> </w:t>
      </w:r>
    </w:p>
    <w:p w14:paraId="419A8EF6" w14:textId="77777777" w:rsidR="00FD425E" w:rsidRPr="00D46697" w:rsidRDefault="00FD425E" w:rsidP="00FD425E">
      <w:pPr>
        <w:jc w:val="right"/>
      </w:pPr>
    </w:p>
    <w:p w14:paraId="616B432A" w14:textId="77777777" w:rsidR="00FD425E" w:rsidRPr="00F07C79" w:rsidRDefault="00FD425E" w:rsidP="00FD425E">
      <w:pPr>
        <w:jc w:val="right"/>
        <w:rPr>
          <w:sz w:val="28"/>
          <w:szCs w:val="28"/>
        </w:rPr>
      </w:pPr>
    </w:p>
    <w:p w14:paraId="6AFC8D41" w14:textId="77777777" w:rsidR="00FD425E" w:rsidRPr="00F07C79" w:rsidRDefault="00FD425E" w:rsidP="00FD425E">
      <w:pPr>
        <w:jc w:val="right"/>
        <w:rPr>
          <w:sz w:val="28"/>
          <w:szCs w:val="28"/>
        </w:rPr>
      </w:pPr>
    </w:p>
    <w:p w14:paraId="75C3DF23" w14:textId="77777777" w:rsidR="00FD425E" w:rsidRPr="00F07C79" w:rsidRDefault="00FD425E" w:rsidP="00FD425E">
      <w:pPr>
        <w:jc w:val="right"/>
        <w:rPr>
          <w:sz w:val="28"/>
          <w:szCs w:val="28"/>
        </w:rPr>
      </w:pPr>
    </w:p>
    <w:p w14:paraId="76542A89" w14:textId="77777777" w:rsidR="00FD425E" w:rsidRPr="00F07C79" w:rsidRDefault="00FD425E" w:rsidP="00FD425E">
      <w:pPr>
        <w:jc w:val="right"/>
        <w:rPr>
          <w:sz w:val="28"/>
          <w:szCs w:val="28"/>
        </w:rPr>
      </w:pPr>
    </w:p>
    <w:p w14:paraId="15F0CE78" w14:textId="77777777" w:rsidR="00FD425E" w:rsidRPr="00F07C79" w:rsidRDefault="00FD425E" w:rsidP="00FD425E">
      <w:pPr>
        <w:jc w:val="right"/>
        <w:rPr>
          <w:sz w:val="28"/>
          <w:szCs w:val="28"/>
        </w:rPr>
      </w:pPr>
    </w:p>
    <w:p w14:paraId="522D9F72" w14:textId="77777777" w:rsidR="00FD425E" w:rsidRPr="00F07C79" w:rsidRDefault="00FD425E" w:rsidP="00FD425E">
      <w:pPr>
        <w:jc w:val="right"/>
        <w:rPr>
          <w:sz w:val="28"/>
          <w:szCs w:val="28"/>
        </w:rPr>
      </w:pPr>
    </w:p>
    <w:p w14:paraId="3B4AA7B0" w14:textId="77777777" w:rsidR="00FD425E" w:rsidRDefault="00FD425E" w:rsidP="00FD425E">
      <w:pPr>
        <w:jc w:val="right"/>
        <w:rPr>
          <w:i/>
          <w:sz w:val="28"/>
          <w:szCs w:val="28"/>
        </w:rPr>
      </w:pPr>
    </w:p>
    <w:p w14:paraId="3A0FEB85" w14:textId="77777777" w:rsidR="00153F19" w:rsidRDefault="00153F19"/>
    <w:p w14:paraId="0FCB2C54" w14:textId="77777777" w:rsidR="00FD425E" w:rsidRDefault="00FD425E"/>
    <w:p w14:paraId="00705249" w14:textId="77777777" w:rsidR="00FD425E" w:rsidRDefault="00FD425E"/>
    <w:p w14:paraId="70115DBC" w14:textId="77777777" w:rsidR="00755D2F" w:rsidRDefault="00755D2F" w:rsidP="00755D2F">
      <w:pPr>
        <w:jc w:val="right"/>
        <w:rPr>
          <w:b/>
          <w:sz w:val="28"/>
          <w:szCs w:val="28"/>
        </w:rPr>
      </w:pPr>
    </w:p>
    <w:p w14:paraId="6545DD5F" w14:textId="77777777" w:rsidR="00755D2F" w:rsidRDefault="00755D2F" w:rsidP="00755D2F">
      <w:pPr>
        <w:jc w:val="right"/>
        <w:rPr>
          <w:b/>
          <w:sz w:val="28"/>
          <w:szCs w:val="28"/>
        </w:rPr>
      </w:pPr>
    </w:p>
    <w:p w14:paraId="444A766E" w14:textId="77777777" w:rsidR="00755D2F" w:rsidRDefault="00755D2F" w:rsidP="00755D2F">
      <w:pPr>
        <w:jc w:val="right"/>
        <w:rPr>
          <w:b/>
          <w:sz w:val="28"/>
          <w:szCs w:val="28"/>
        </w:rPr>
      </w:pPr>
    </w:p>
    <w:p w14:paraId="77AE2988" w14:textId="77777777" w:rsidR="00755D2F" w:rsidRDefault="00755D2F" w:rsidP="00755D2F">
      <w:pPr>
        <w:jc w:val="right"/>
        <w:rPr>
          <w:b/>
          <w:sz w:val="28"/>
          <w:szCs w:val="28"/>
        </w:rPr>
      </w:pPr>
    </w:p>
    <w:p w14:paraId="6F7C42DC" w14:textId="77777777" w:rsidR="00755D2F" w:rsidRDefault="00755D2F" w:rsidP="00755D2F">
      <w:pPr>
        <w:jc w:val="right"/>
        <w:rPr>
          <w:b/>
          <w:sz w:val="28"/>
          <w:szCs w:val="28"/>
        </w:rPr>
      </w:pPr>
    </w:p>
    <w:p w14:paraId="0D1DE6E3" w14:textId="77777777" w:rsidR="00755D2F" w:rsidRDefault="00755D2F" w:rsidP="00755D2F">
      <w:pPr>
        <w:jc w:val="right"/>
        <w:rPr>
          <w:b/>
          <w:sz w:val="28"/>
          <w:szCs w:val="28"/>
        </w:rPr>
      </w:pPr>
    </w:p>
    <w:p w14:paraId="4F2F5AC5" w14:textId="77777777" w:rsidR="00755D2F" w:rsidRDefault="00755D2F" w:rsidP="00755D2F">
      <w:pPr>
        <w:jc w:val="right"/>
        <w:rPr>
          <w:b/>
          <w:sz w:val="28"/>
          <w:szCs w:val="28"/>
        </w:rPr>
      </w:pPr>
    </w:p>
    <w:p w14:paraId="66BA1C45" w14:textId="77777777" w:rsidR="00755D2F" w:rsidRDefault="00755D2F" w:rsidP="00755D2F">
      <w:pPr>
        <w:jc w:val="right"/>
        <w:rPr>
          <w:b/>
          <w:sz w:val="28"/>
          <w:szCs w:val="28"/>
        </w:rPr>
      </w:pPr>
    </w:p>
    <w:p w14:paraId="0CDB61B4" w14:textId="77777777" w:rsidR="00755D2F" w:rsidRDefault="00755D2F" w:rsidP="00755D2F">
      <w:pPr>
        <w:jc w:val="right"/>
        <w:rPr>
          <w:b/>
          <w:sz w:val="28"/>
          <w:szCs w:val="28"/>
        </w:rPr>
      </w:pPr>
    </w:p>
    <w:p w14:paraId="573FF9AD" w14:textId="77777777" w:rsidR="00755D2F" w:rsidRDefault="00755D2F" w:rsidP="00755D2F">
      <w:pPr>
        <w:jc w:val="right"/>
        <w:rPr>
          <w:b/>
          <w:sz w:val="28"/>
          <w:szCs w:val="28"/>
        </w:rPr>
      </w:pPr>
    </w:p>
    <w:p w14:paraId="4C5A4008" w14:textId="77777777" w:rsidR="00755D2F" w:rsidRDefault="00755D2F" w:rsidP="00755D2F">
      <w:pPr>
        <w:jc w:val="right"/>
        <w:rPr>
          <w:b/>
          <w:sz w:val="28"/>
          <w:szCs w:val="28"/>
        </w:rPr>
      </w:pPr>
    </w:p>
    <w:p w14:paraId="3D57591C" w14:textId="77777777" w:rsidR="00755D2F" w:rsidRDefault="00755D2F" w:rsidP="00755D2F">
      <w:pPr>
        <w:jc w:val="right"/>
        <w:rPr>
          <w:b/>
          <w:sz w:val="28"/>
          <w:szCs w:val="28"/>
        </w:rPr>
      </w:pPr>
    </w:p>
    <w:p w14:paraId="5B0257B8" w14:textId="77777777" w:rsidR="00755D2F" w:rsidRDefault="00755D2F" w:rsidP="00755D2F">
      <w:pPr>
        <w:jc w:val="right"/>
        <w:rPr>
          <w:b/>
          <w:sz w:val="28"/>
          <w:szCs w:val="28"/>
        </w:rPr>
      </w:pPr>
    </w:p>
    <w:p w14:paraId="03EC11CD" w14:textId="77777777" w:rsidR="00755D2F" w:rsidRDefault="00755D2F" w:rsidP="00755D2F">
      <w:pPr>
        <w:jc w:val="right"/>
        <w:rPr>
          <w:b/>
          <w:sz w:val="28"/>
          <w:szCs w:val="28"/>
        </w:rPr>
      </w:pPr>
    </w:p>
    <w:p w14:paraId="1273A4CA" w14:textId="77777777" w:rsidR="00755D2F" w:rsidRDefault="00755D2F" w:rsidP="00755D2F">
      <w:pPr>
        <w:jc w:val="right"/>
        <w:rPr>
          <w:b/>
          <w:sz w:val="28"/>
          <w:szCs w:val="28"/>
        </w:rPr>
      </w:pPr>
    </w:p>
    <w:p w14:paraId="79859F83" w14:textId="77777777" w:rsidR="00755D2F" w:rsidRDefault="00755D2F" w:rsidP="00755D2F">
      <w:pPr>
        <w:jc w:val="right"/>
        <w:rPr>
          <w:b/>
          <w:sz w:val="28"/>
          <w:szCs w:val="28"/>
        </w:rPr>
      </w:pPr>
    </w:p>
    <w:p w14:paraId="16456565" w14:textId="77777777" w:rsidR="00755D2F" w:rsidRDefault="00755D2F" w:rsidP="00755D2F">
      <w:pPr>
        <w:jc w:val="right"/>
        <w:rPr>
          <w:b/>
          <w:sz w:val="28"/>
          <w:szCs w:val="28"/>
        </w:rPr>
      </w:pPr>
    </w:p>
    <w:p w14:paraId="7F4F9074" w14:textId="77777777" w:rsidR="00755D2F" w:rsidRDefault="00755D2F" w:rsidP="00755D2F">
      <w:pPr>
        <w:jc w:val="right"/>
        <w:rPr>
          <w:b/>
          <w:sz w:val="28"/>
          <w:szCs w:val="28"/>
        </w:rPr>
      </w:pPr>
    </w:p>
    <w:p w14:paraId="2A65BE42" w14:textId="77777777" w:rsidR="00755D2F" w:rsidRDefault="00755D2F" w:rsidP="00755D2F">
      <w:pPr>
        <w:jc w:val="right"/>
        <w:rPr>
          <w:b/>
          <w:sz w:val="28"/>
          <w:szCs w:val="28"/>
        </w:rPr>
      </w:pPr>
    </w:p>
    <w:p w14:paraId="1C40B73B" w14:textId="77777777" w:rsidR="00755D2F" w:rsidRDefault="00755D2F" w:rsidP="00755D2F">
      <w:pPr>
        <w:jc w:val="right"/>
        <w:rPr>
          <w:b/>
          <w:sz w:val="28"/>
          <w:szCs w:val="28"/>
        </w:rPr>
      </w:pPr>
    </w:p>
    <w:p w14:paraId="79C21052" w14:textId="77777777" w:rsidR="00755D2F" w:rsidRDefault="00755D2F" w:rsidP="00755D2F">
      <w:pPr>
        <w:jc w:val="right"/>
        <w:rPr>
          <w:b/>
          <w:sz w:val="28"/>
          <w:szCs w:val="28"/>
        </w:rPr>
      </w:pPr>
    </w:p>
    <w:p w14:paraId="24F91B58" w14:textId="77777777" w:rsidR="00755D2F" w:rsidRDefault="00755D2F" w:rsidP="00755D2F">
      <w:pPr>
        <w:jc w:val="right"/>
        <w:rPr>
          <w:b/>
          <w:sz w:val="28"/>
          <w:szCs w:val="28"/>
        </w:rPr>
      </w:pPr>
    </w:p>
    <w:p w14:paraId="039AB4B2" w14:textId="77777777" w:rsidR="00755D2F" w:rsidRDefault="00755D2F" w:rsidP="00755D2F">
      <w:pPr>
        <w:jc w:val="right"/>
        <w:rPr>
          <w:b/>
          <w:sz w:val="28"/>
          <w:szCs w:val="28"/>
        </w:rPr>
      </w:pPr>
    </w:p>
    <w:p w14:paraId="6112CD34" w14:textId="77777777" w:rsidR="00755D2F" w:rsidRDefault="00755D2F" w:rsidP="00755D2F">
      <w:pPr>
        <w:jc w:val="right"/>
        <w:rPr>
          <w:b/>
          <w:sz w:val="28"/>
          <w:szCs w:val="28"/>
        </w:rPr>
      </w:pPr>
    </w:p>
    <w:p w14:paraId="29573B1A" w14:textId="77777777" w:rsidR="00755D2F" w:rsidRDefault="00755D2F" w:rsidP="00755D2F">
      <w:pPr>
        <w:jc w:val="right"/>
        <w:rPr>
          <w:b/>
          <w:sz w:val="28"/>
          <w:szCs w:val="28"/>
        </w:rPr>
      </w:pPr>
    </w:p>
    <w:p w14:paraId="12832DEA" w14:textId="77777777" w:rsidR="00755D2F" w:rsidRDefault="00755D2F" w:rsidP="00755D2F">
      <w:pPr>
        <w:jc w:val="right"/>
        <w:rPr>
          <w:b/>
          <w:sz w:val="28"/>
          <w:szCs w:val="28"/>
        </w:rPr>
      </w:pPr>
    </w:p>
    <w:p w14:paraId="4D8518D6" w14:textId="77777777" w:rsidR="00755D2F" w:rsidRDefault="00755D2F" w:rsidP="00755D2F">
      <w:pPr>
        <w:jc w:val="right"/>
        <w:rPr>
          <w:b/>
          <w:sz w:val="28"/>
          <w:szCs w:val="28"/>
        </w:rPr>
      </w:pPr>
    </w:p>
    <w:p w14:paraId="0616B7BE" w14:textId="77777777" w:rsidR="00755D2F" w:rsidRDefault="00755D2F" w:rsidP="00755D2F">
      <w:pPr>
        <w:jc w:val="right"/>
        <w:rPr>
          <w:b/>
          <w:sz w:val="28"/>
          <w:szCs w:val="28"/>
        </w:rPr>
      </w:pPr>
    </w:p>
    <w:p w14:paraId="30939A03" w14:textId="77777777" w:rsidR="00755D2F" w:rsidRDefault="00755D2F" w:rsidP="00755D2F">
      <w:pPr>
        <w:jc w:val="right"/>
        <w:rPr>
          <w:b/>
          <w:sz w:val="28"/>
          <w:szCs w:val="28"/>
        </w:rPr>
      </w:pPr>
    </w:p>
    <w:p w14:paraId="29884274" w14:textId="77777777" w:rsidR="00755D2F" w:rsidRPr="007039BC" w:rsidRDefault="00755D2F" w:rsidP="00755D2F">
      <w:pPr>
        <w:jc w:val="right"/>
        <w:rPr>
          <w:b/>
          <w:sz w:val="28"/>
          <w:szCs w:val="28"/>
        </w:rPr>
      </w:pPr>
      <w:r w:rsidRPr="007039BC">
        <w:rPr>
          <w:b/>
          <w:sz w:val="28"/>
          <w:szCs w:val="28"/>
        </w:rPr>
        <w:t>DEDICATÓRIA</w:t>
      </w:r>
    </w:p>
    <w:p w14:paraId="6B6A1C0D" w14:textId="77777777" w:rsidR="00755D2F" w:rsidRPr="00F07C79" w:rsidRDefault="00755D2F" w:rsidP="00755D2F">
      <w:pPr>
        <w:jc w:val="right"/>
        <w:rPr>
          <w:i/>
          <w:sz w:val="28"/>
          <w:szCs w:val="28"/>
        </w:rPr>
      </w:pPr>
    </w:p>
    <w:p w14:paraId="60C31C9A" w14:textId="77777777" w:rsidR="00755D2F" w:rsidRPr="00F07C79" w:rsidRDefault="00755D2F" w:rsidP="00755D2F">
      <w:pPr>
        <w:ind w:left="5670"/>
        <w:jc w:val="right"/>
        <w:rPr>
          <w:i/>
          <w:sz w:val="28"/>
          <w:szCs w:val="28"/>
        </w:rPr>
      </w:pPr>
      <w:r>
        <w:rPr>
          <w:i/>
          <w:sz w:val="28"/>
          <w:szCs w:val="28"/>
        </w:rPr>
        <w:t>XXXXX.</w:t>
      </w:r>
    </w:p>
    <w:p w14:paraId="382D1FC8" w14:textId="77777777" w:rsidR="00755D2F" w:rsidRDefault="00755D2F" w:rsidP="00755D2F">
      <w:pPr>
        <w:jc w:val="center"/>
        <w:rPr>
          <w:b/>
        </w:rPr>
      </w:pPr>
      <w:r>
        <w:rPr>
          <w:i/>
          <w:sz w:val="28"/>
          <w:szCs w:val="28"/>
        </w:rPr>
        <w:br w:type="page"/>
      </w:r>
      <w:r w:rsidRPr="00F07C79">
        <w:rPr>
          <w:b/>
        </w:rPr>
        <w:lastRenderedPageBreak/>
        <w:t>AGRADECIMENTO</w:t>
      </w:r>
    </w:p>
    <w:p w14:paraId="3628FB59" w14:textId="77777777" w:rsidR="00755D2F" w:rsidRPr="00F07C79" w:rsidRDefault="00755D2F" w:rsidP="00755D2F">
      <w:pPr>
        <w:pStyle w:val="ABNTTexto"/>
      </w:pPr>
    </w:p>
    <w:p w14:paraId="5D3F47F1" w14:textId="77777777" w:rsidR="00755D2F" w:rsidRDefault="00755D2F" w:rsidP="00755D2F">
      <w:pPr>
        <w:ind w:left="360"/>
        <w:jc w:val="center"/>
        <w:rPr>
          <w:sz w:val="28"/>
          <w:szCs w:val="28"/>
        </w:rPr>
      </w:pPr>
    </w:p>
    <w:p w14:paraId="5FB7D4BF" w14:textId="77777777" w:rsidR="00755D2F" w:rsidRDefault="00755D2F" w:rsidP="00755D2F">
      <w:pPr>
        <w:pStyle w:val="ABNTTexto"/>
      </w:pPr>
      <w:r>
        <w:t>XXXXX</w:t>
      </w:r>
    </w:p>
    <w:p w14:paraId="2A698851" w14:textId="77777777" w:rsidR="00755D2F" w:rsidRDefault="00755D2F" w:rsidP="00755D2F">
      <w:pPr>
        <w:pStyle w:val="ABNTTexto"/>
      </w:pPr>
    </w:p>
    <w:p w14:paraId="2D9F589A" w14:textId="77777777" w:rsidR="00755D2F" w:rsidRDefault="00755D2F" w:rsidP="00755D2F">
      <w:pPr>
        <w:pStyle w:val="ABNTTexto"/>
      </w:pPr>
    </w:p>
    <w:p w14:paraId="5516E93B" w14:textId="77777777" w:rsidR="00755D2F" w:rsidRPr="00F07C79" w:rsidRDefault="00755D2F" w:rsidP="00755D2F">
      <w:pPr>
        <w:jc w:val="center"/>
        <w:rPr>
          <w:b/>
        </w:rPr>
      </w:pPr>
      <w:r w:rsidRPr="00F07C79">
        <w:rPr>
          <w:i/>
          <w:sz w:val="28"/>
          <w:szCs w:val="28"/>
        </w:rPr>
        <w:br w:type="page"/>
      </w:r>
      <w:r w:rsidRPr="00F07C79">
        <w:rPr>
          <w:b/>
        </w:rPr>
        <w:lastRenderedPageBreak/>
        <w:t>RESUMO</w:t>
      </w:r>
    </w:p>
    <w:p w14:paraId="6AFE5BBD" w14:textId="77777777" w:rsidR="00755D2F" w:rsidRDefault="00755D2F" w:rsidP="00755D2F">
      <w:pPr>
        <w:pStyle w:val="ABNTTexto"/>
      </w:pPr>
    </w:p>
    <w:p w14:paraId="3B1263A9" w14:textId="77777777" w:rsidR="00755D2F" w:rsidRDefault="00755D2F" w:rsidP="00755D2F">
      <w:pPr>
        <w:jc w:val="both"/>
        <w:rPr>
          <w:bCs/>
        </w:rPr>
      </w:pPr>
    </w:p>
    <w:p w14:paraId="4B8629ED" w14:textId="77777777" w:rsidR="00755D2F" w:rsidRPr="00FB1BE3" w:rsidRDefault="00755D2F" w:rsidP="00755D2F">
      <w:pPr>
        <w:pStyle w:val="ABNTTexto"/>
        <w:ind w:firstLine="0"/>
      </w:pPr>
      <w:r>
        <w:t>XXXXX</w:t>
      </w:r>
    </w:p>
    <w:p w14:paraId="750359A3" w14:textId="77777777" w:rsidR="00755D2F" w:rsidRDefault="00755D2F" w:rsidP="00755D2F">
      <w:pPr>
        <w:jc w:val="both"/>
      </w:pPr>
    </w:p>
    <w:p w14:paraId="1C92BBAD" w14:textId="77777777" w:rsidR="00755D2F" w:rsidRDefault="00755D2F" w:rsidP="00755D2F">
      <w:pPr>
        <w:jc w:val="both"/>
      </w:pPr>
    </w:p>
    <w:p w14:paraId="4436A042" w14:textId="77777777" w:rsidR="00755D2F" w:rsidRPr="00F07C79" w:rsidRDefault="00755D2F" w:rsidP="00755D2F">
      <w:pPr>
        <w:jc w:val="both"/>
      </w:pPr>
      <w:r>
        <w:t>Palavras-chave: X1.X2.</w:t>
      </w:r>
    </w:p>
    <w:p w14:paraId="7EAED798" w14:textId="77777777" w:rsidR="00755D2F" w:rsidRPr="00F07C79" w:rsidRDefault="00755D2F" w:rsidP="00755D2F">
      <w:pPr>
        <w:jc w:val="both"/>
      </w:pPr>
    </w:p>
    <w:p w14:paraId="1491D756" w14:textId="77777777" w:rsidR="00755D2F" w:rsidRPr="00F07C79" w:rsidRDefault="00755D2F" w:rsidP="00755D2F">
      <w:pPr>
        <w:ind w:left="360"/>
        <w:jc w:val="both"/>
      </w:pPr>
    </w:p>
    <w:p w14:paraId="39FEAE1F" w14:textId="77777777" w:rsidR="00755D2F" w:rsidRPr="00411C6A" w:rsidRDefault="00755D2F" w:rsidP="00755D2F">
      <w:pPr>
        <w:jc w:val="center"/>
        <w:rPr>
          <w:b/>
          <w:bCs/>
        </w:rPr>
      </w:pPr>
      <w:r w:rsidRPr="00755D2F">
        <w:br w:type="page"/>
      </w:r>
      <w:r w:rsidRPr="00411C6A">
        <w:rPr>
          <w:b/>
          <w:bCs/>
        </w:rPr>
        <w:lastRenderedPageBreak/>
        <w:t>ABSTRACT</w:t>
      </w:r>
    </w:p>
    <w:p w14:paraId="7A6AB7B8" w14:textId="77777777" w:rsidR="00755D2F" w:rsidRPr="00411C6A" w:rsidRDefault="00755D2F" w:rsidP="00755D2F">
      <w:pPr>
        <w:pStyle w:val="ABNTTexto"/>
        <w:ind w:firstLine="0"/>
      </w:pPr>
    </w:p>
    <w:p w14:paraId="6B171397" w14:textId="77777777" w:rsidR="00755D2F" w:rsidRPr="00411C6A" w:rsidRDefault="00755D2F" w:rsidP="00755D2F">
      <w:pPr>
        <w:pStyle w:val="ABNTTexto"/>
        <w:ind w:firstLine="0"/>
      </w:pPr>
      <w:r w:rsidRPr="00411C6A">
        <w:t>XXXXXX</w:t>
      </w:r>
    </w:p>
    <w:p w14:paraId="6F576A89" w14:textId="77777777" w:rsidR="00755D2F" w:rsidRPr="00411C6A" w:rsidRDefault="00755D2F" w:rsidP="00755D2F">
      <w:pPr>
        <w:pStyle w:val="ABNTTexto"/>
        <w:ind w:firstLine="0"/>
      </w:pPr>
    </w:p>
    <w:p w14:paraId="079EEC27" w14:textId="77777777" w:rsidR="00755D2F" w:rsidRPr="00755D2F" w:rsidRDefault="00755D2F" w:rsidP="00755D2F">
      <w:pPr>
        <w:pStyle w:val="ABNTTexto"/>
        <w:ind w:firstLine="0"/>
        <w:rPr>
          <w:lang w:val="en-US"/>
        </w:rPr>
      </w:pPr>
      <w:r w:rsidRPr="00C0328F">
        <w:rPr>
          <w:lang w:val="en-US"/>
        </w:rPr>
        <w:t xml:space="preserve">Keywords: </w:t>
      </w:r>
      <w:r>
        <w:rPr>
          <w:lang w:val="en-US"/>
        </w:rPr>
        <w:t>X1. X2.</w:t>
      </w:r>
    </w:p>
    <w:p w14:paraId="76D65AAC" w14:textId="77777777" w:rsidR="00755D2F" w:rsidRPr="00F07C79" w:rsidRDefault="00755D2F" w:rsidP="00755D2F">
      <w:pPr>
        <w:ind w:left="360"/>
        <w:jc w:val="both"/>
        <w:rPr>
          <w:b/>
          <w:sz w:val="28"/>
          <w:szCs w:val="28"/>
          <w:lang w:val="en-US"/>
        </w:rPr>
      </w:pPr>
    </w:p>
    <w:p w14:paraId="186175C4" w14:textId="77777777" w:rsidR="00755D2F" w:rsidRPr="00755D2F" w:rsidRDefault="00755D2F" w:rsidP="00755D2F">
      <w:pPr>
        <w:rPr>
          <w:lang w:val="en-US"/>
        </w:rPr>
      </w:pPr>
    </w:p>
    <w:p w14:paraId="6DEFAEA7" w14:textId="77777777" w:rsidR="00755D2F" w:rsidRPr="00755D2F" w:rsidRDefault="00755D2F" w:rsidP="00755D2F">
      <w:pPr>
        <w:jc w:val="center"/>
        <w:rPr>
          <w:b/>
          <w:lang w:val="en-US"/>
        </w:rPr>
      </w:pPr>
      <w:r w:rsidRPr="00755D2F">
        <w:rPr>
          <w:sz w:val="28"/>
          <w:szCs w:val="28"/>
          <w:lang w:val="en-US"/>
        </w:rPr>
        <w:br w:type="page"/>
      </w:r>
      <w:r w:rsidRPr="00755D2F">
        <w:rPr>
          <w:b/>
          <w:lang w:val="en-US"/>
        </w:rPr>
        <w:lastRenderedPageBreak/>
        <w:t>SUMÁRIO</w:t>
      </w:r>
    </w:p>
    <w:p w14:paraId="1F0C1D54" w14:textId="77777777" w:rsidR="00755D2F" w:rsidRPr="00755D2F" w:rsidRDefault="00755D2F" w:rsidP="00755D2F">
      <w:pPr>
        <w:pStyle w:val="ABNTTexto"/>
        <w:rPr>
          <w:lang w:val="en-US"/>
        </w:rPr>
      </w:pPr>
    </w:p>
    <w:p w14:paraId="54B7A2C2" w14:textId="7036E9A6" w:rsidR="003B6279" w:rsidRDefault="00755D2F">
      <w:pPr>
        <w:pStyle w:val="Sumrio1"/>
        <w:tabs>
          <w:tab w:val="left" w:pos="480"/>
          <w:tab w:val="right" w:leader="dot" w:pos="9061"/>
        </w:tabs>
        <w:rPr>
          <w:rFonts w:asciiTheme="minorHAnsi" w:eastAsiaTheme="minorEastAsia" w:hAnsiTheme="minorHAnsi" w:cstheme="minorBidi"/>
          <w:noProof/>
        </w:rPr>
      </w:pPr>
      <w:r>
        <w:rPr>
          <w:b/>
          <w:bCs/>
        </w:rPr>
        <w:fldChar w:fldCharType="begin"/>
      </w:r>
      <w:r>
        <w:rPr>
          <w:b/>
          <w:bCs/>
        </w:rPr>
        <w:instrText xml:space="preserve"> TOC \o "1-3" \h \z \u </w:instrText>
      </w:r>
      <w:r>
        <w:rPr>
          <w:b/>
          <w:bCs/>
        </w:rPr>
        <w:fldChar w:fldCharType="separate"/>
      </w:r>
      <w:hyperlink w:anchor="_Toc12119128" w:history="1">
        <w:r w:rsidR="003B6279" w:rsidRPr="00956B19">
          <w:rPr>
            <w:rStyle w:val="Hyperlink"/>
            <w:noProof/>
          </w:rPr>
          <w:t>1</w:t>
        </w:r>
        <w:r w:rsidR="003B6279">
          <w:rPr>
            <w:rFonts w:asciiTheme="minorHAnsi" w:eastAsiaTheme="minorEastAsia" w:hAnsiTheme="minorHAnsi" w:cstheme="minorBidi"/>
            <w:noProof/>
          </w:rPr>
          <w:tab/>
        </w:r>
        <w:r w:rsidR="003B6279" w:rsidRPr="00956B19">
          <w:rPr>
            <w:rStyle w:val="Hyperlink"/>
            <w:noProof/>
          </w:rPr>
          <w:t>INTRODUÇÃO</w:t>
        </w:r>
        <w:r w:rsidR="003B6279">
          <w:rPr>
            <w:noProof/>
            <w:webHidden/>
          </w:rPr>
          <w:tab/>
        </w:r>
        <w:r w:rsidR="003B6279">
          <w:rPr>
            <w:noProof/>
            <w:webHidden/>
          </w:rPr>
          <w:fldChar w:fldCharType="begin"/>
        </w:r>
        <w:r w:rsidR="003B6279">
          <w:rPr>
            <w:noProof/>
            <w:webHidden/>
          </w:rPr>
          <w:instrText xml:space="preserve"> PAGEREF _Toc12119128 \h </w:instrText>
        </w:r>
        <w:r w:rsidR="003B6279">
          <w:rPr>
            <w:noProof/>
            <w:webHidden/>
          </w:rPr>
        </w:r>
        <w:r w:rsidR="003B6279">
          <w:rPr>
            <w:noProof/>
            <w:webHidden/>
          </w:rPr>
          <w:fldChar w:fldCharType="separate"/>
        </w:r>
        <w:r w:rsidR="003B6279">
          <w:rPr>
            <w:noProof/>
            <w:webHidden/>
          </w:rPr>
          <w:t>9</w:t>
        </w:r>
        <w:r w:rsidR="003B6279">
          <w:rPr>
            <w:noProof/>
            <w:webHidden/>
          </w:rPr>
          <w:fldChar w:fldCharType="end"/>
        </w:r>
      </w:hyperlink>
    </w:p>
    <w:p w14:paraId="23EBC797" w14:textId="51C51FD2" w:rsidR="003B6279" w:rsidRDefault="003B6279">
      <w:pPr>
        <w:pStyle w:val="Sumrio1"/>
        <w:tabs>
          <w:tab w:val="left" w:pos="480"/>
          <w:tab w:val="right" w:leader="dot" w:pos="9061"/>
        </w:tabs>
        <w:rPr>
          <w:rFonts w:asciiTheme="minorHAnsi" w:eastAsiaTheme="minorEastAsia" w:hAnsiTheme="minorHAnsi" w:cstheme="minorBidi"/>
          <w:noProof/>
        </w:rPr>
      </w:pPr>
      <w:hyperlink w:anchor="_Toc12119129" w:history="1">
        <w:r w:rsidRPr="00956B19">
          <w:rPr>
            <w:rStyle w:val="Hyperlink"/>
            <w:noProof/>
          </w:rPr>
          <w:t>2</w:t>
        </w:r>
        <w:r>
          <w:rPr>
            <w:rFonts w:asciiTheme="minorHAnsi" w:eastAsiaTheme="minorEastAsia" w:hAnsiTheme="minorHAnsi" w:cstheme="minorBidi"/>
            <w:noProof/>
          </w:rPr>
          <w:tab/>
        </w:r>
        <w:r w:rsidRPr="00956B19">
          <w:rPr>
            <w:rStyle w:val="Hyperlink"/>
            <w:noProof/>
          </w:rPr>
          <w:t>ANÁLISE EXPLORATÓRIA DE DADOS</w:t>
        </w:r>
        <w:r>
          <w:rPr>
            <w:noProof/>
            <w:webHidden/>
          </w:rPr>
          <w:tab/>
        </w:r>
        <w:r>
          <w:rPr>
            <w:noProof/>
            <w:webHidden/>
          </w:rPr>
          <w:fldChar w:fldCharType="begin"/>
        </w:r>
        <w:r>
          <w:rPr>
            <w:noProof/>
            <w:webHidden/>
          </w:rPr>
          <w:instrText xml:space="preserve"> PAGEREF _Toc12119129 \h </w:instrText>
        </w:r>
        <w:r>
          <w:rPr>
            <w:noProof/>
            <w:webHidden/>
          </w:rPr>
        </w:r>
        <w:r>
          <w:rPr>
            <w:noProof/>
            <w:webHidden/>
          </w:rPr>
          <w:fldChar w:fldCharType="separate"/>
        </w:r>
        <w:r>
          <w:rPr>
            <w:noProof/>
            <w:webHidden/>
          </w:rPr>
          <w:t>10</w:t>
        </w:r>
        <w:r>
          <w:rPr>
            <w:noProof/>
            <w:webHidden/>
          </w:rPr>
          <w:fldChar w:fldCharType="end"/>
        </w:r>
      </w:hyperlink>
    </w:p>
    <w:p w14:paraId="2754C0E7" w14:textId="0F6D1814" w:rsidR="003B6279" w:rsidRDefault="003B6279">
      <w:pPr>
        <w:pStyle w:val="Sumrio1"/>
        <w:tabs>
          <w:tab w:val="left" w:pos="480"/>
          <w:tab w:val="right" w:leader="dot" w:pos="9061"/>
        </w:tabs>
        <w:rPr>
          <w:rFonts w:asciiTheme="minorHAnsi" w:eastAsiaTheme="minorEastAsia" w:hAnsiTheme="minorHAnsi" w:cstheme="minorBidi"/>
          <w:noProof/>
        </w:rPr>
      </w:pPr>
      <w:hyperlink w:anchor="_Toc12119130" w:history="1">
        <w:r w:rsidRPr="00956B19">
          <w:rPr>
            <w:rStyle w:val="Hyperlink"/>
            <w:noProof/>
          </w:rPr>
          <w:t>3</w:t>
        </w:r>
        <w:r>
          <w:rPr>
            <w:rFonts w:asciiTheme="minorHAnsi" w:eastAsiaTheme="minorEastAsia" w:hAnsiTheme="minorHAnsi" w:cstheme="minorBidi"/>
            <w:noProof/>
          </w:rPr>
          <w:tab/>
        </w:r>
        <w:r w:rsidRPr="00956B19">
          <w:rPr>
            <w:rStyle w:val="Hyperlink"/>
            <w:noProof/>
          </w:rPr>
          <w:t>LEVANTAMENTO DE FERRAMENTAS PARA ANÁLISE DE DATASETS</w:t>
        </w:r>
        <w:r>
          <w:rPr>
            <w:noProof/>
            <w:webHidden/>
          </w:rPr>
          <w:tab/>
        </w:r>
        <w:r>
          <w:rPr>
            <w:noProof/>
            <w:webHidden/>
          </w:rPr>
          <w:fldChar w:fldCharType="begin"/>
        </w:r>
        <w:r>
          <w:rPr>
            <w:noProof/>
            <w:webHidden/>
          </w:rPr>
          <w:instrText xml:space="preserve"> PAGEREF _Toc12119130 \h </w:instrText>
        </w:r>
        <w:r>
          <w:rPr>
            <w:noProof/>
            <w:webHidden/>
          </w:rPr>
        </w:r>
        <w:r>
          <w:rPr>
            <w:noProof/>
            <w:webHidden/>
          </w:rPr>
          <w:fldChar w:fldCharType="separate"/>
        </w:r>
        <w:r>
          <w:rPr>
            <w:noProof/>
            <w:webHidden/>
          </w:rPr>
          <w:t>11</w:t>
        </w:r>
        <w:r>
          <w:rPr>
            <w:noProof/>
            <w:webHidden/>
          </w:rPr>
          <w:fldChar w:fldCharType="end"/>
        </w:r>
      </w:hyperlink>
    </w:p>
    <w:p w14:paraId="7979179C" w14:textId="7107239F" w:rsidR="003B6279" w:rsidRDefault="003B6279">
      <w:pPr>
        <w:pStyle w:val="Sumrio1"/>
        <w:tabs>
          <w:tab w:val="left" w:pos="480"/>
          <w:tab w:val="right" w:leader="dot" w:pos="9061"/>
        </w:tabs>
        <w:rPr>
          <w:rFonts w:asciiTheme="minorHAnsi" w:eastAsiaTheme="minorEastAsia" w:hAnsiTheme="minorHAnsi" w:cstheme="minorBidi"/>
          <w:noProof/>
        </w:rPr>
      </w:pPr>
      <w:hyperlink w:anchor="_Toc12119131" w:history="1">
        <w:r w:rsidRPr="00956B19">
          <w:rPr>
            <w:rStyle w:val="Hyperlink"/>
            <w:noProof/>
          </w:rPr>
          <w:t>4</w:t>
        </w:r>
        <w:r>
          <w:rPr>
            <w:rFonts w:asciiTheme="minorHAnsi" w:eastAsiaTheme="minorEastAsia" w:hAnsiTheme="minorHAnsi" w:cstheme="minorBidi"/>
            <w:noProof/>
          </w:rPr>
          <w:tab/>
        </w:r>
        <w:r w:rsidRPr="00956B19">
          <w:rPr>
            <w:rStyle w:val="Hyperlink"/>
            <w:noProof/>
          </w:rPr>
          <w:t>VISUALIZAÇÕES GRÁFICAS A SEREM CONTEMPLADAS NA FERRAMENTA</w:t>
        </w:r>
        <w:r>
          <w:rPr>
            <w:noProof/>
            <w:webHidden/>
          </w:rPr>
          <w:tab/>
        </w:r>
        <w:r>
          <w:rPr>
            <w:noProof/>
            <w:webHidden/>
          </w:rPr>
          <w:fldChar w:fldCharType="begin"/>
        </w:r>
        <w:r>
          <w:rPr>
            <w:noProof/>
            <w:webHidden/>
          </w:rPr>
          <w:instrText xml:space="preserve"> PAGEREF _Toc12119131 \h </w:instrText>
        </w:r>
        <w:r>
          <w:rPr>
            <w:noProof/>
            <w:webHidden/>
          </w:rPr>
        </w:r>
        <w:r>
          <w:rPr>
            <w:noProof/>
            <w:webHidden/>
          </w:rPr>
          <w:fldChar w:fldCharType="separate"/>
        </w:r>
        <w:r>
          <w:rPr>
            <w:noProof/>
            <w:webHidden/>
          </w:rPr>
          <w:t>12</w:t>
        </w:r>
        <w:r>
          <w:rPr>
            <w:noProof/>
            <w:webHidden/>
          </w:rPr>
          <w:fldChar w:fldCharType="end"/>
        </w:r>
      </w:hyperlink>
    </w:p>
    <w:p w14:paraId="358BB6A1" w14:textId="136E7FC5" w:rsidR="003B6279" w:rsidRDefault="003B6279">
      <w:pPr>
        <w:pStyle w:val="Sumrio1"/>
        <w:tabs>
          <w:tab w:val="left" w:pos="720"/>
          <w:tab w:val="right" w:leader="dot" w:pos="9061"/>
        </w:tabs>
        <w:rPr>
          <w:rFonts w:asciiTheme="minorHAnsi" w:eastAsiaTheme="minorEastAsia" w:hAnsiTheme="minorHAnsi" w:cstheme="minorBidi"/>
          <w:noProof/>
        </w:rPr>
      </w:pPr>
      <w:hyperlink w:anchor="_Toc12119132" w:history="1">
        <w:r w:rsidRPr="00956B19">
          <w:rPr>
            <w:rStyle w:val="Hyperlink"/>
            <w:noProof/>
          </w:rPr>
          <w:t>4.1</w:t>
        </w:r>
        <w:r>
          <w:rPr>
            <w:rFonts w:asciiTheme="minorHAnsi" w:eastAsiaTheme="minorEastAsia" w:hAnsiTheme="minorHAnsi" w:cstheme="minorBidi"/>
            <w:noProof/>
          </w:rPr>
          <w:tab/>
        </w:r>
        <w:r w:rsidRPr="00956B19">
          <w:rPr>
            <w:rStyle w:val="Hyperlink"/>
            <w:noProof/>
          </w:rPr>
          <w:t>CONCEITOS ESTATÍSTICOS BÁSICOS</w:t>
        </w:r>
        <w:r>
          <w:rPr>
            <w:noProof/>
            <w:webHidden/>
          </w:rPr>
          <w:tab/>
        </w:r>
        <w:r>
          <w:rPr>
            <w:noProof/>
            <w:webHidden/>
          </w:rPr>
          <w:fldChar w:fldCharType="begin"/>
        </w:r>
        <w:r>
          <w:rPr>
            <w:noProof/>
            <w:webHidden/>
          </w:rPr>
          <w:instrText xml:space="preserve"> PAGEREF _Toc12119132 \h </w:instrText>
        </w:r>
        <w:r>
          <w:rPr>
            <w:noProof/>
            <w:webHidden/>
          </w:rPr>
        </w:r>
        <w:r>
          <w:rPr>
            <w:noProof/>
            <w:webHidden/>
          </w:rPr>
          <w:fldChar w:fldCharType="separate"/>
        </w:r>
        <w:r>
          <w:rPr>
            <w:noProof/>
            <w:webHidden/>
          </w:rPr>
          <w:t>13</w:t>
        </w:r>
        <w:r>
          <w:rPr>
            <w:noProof/>
            <w:webHidden/>
          </w:rPr>
          <w:fldChar w:fldCharType="end"/>
        </w:r>
      </w:hyperlink>
    </w:p>
    <w:p w14:paraId="4BEA1B2D" w14:textId="47BD36AB" w:rsidR="003B6279" w:rsidRDefault="003B6279">
      <w:pPr>
        <w:pStyle w:val="Sumrio1"/>
        <w:tabs>
          <w:tab w:val="left" w:pos="720"/>
          <w:tab w:val="right" w:leader="dot" w:pos="9061"/>
        </w:tabs>
        <w:rPr>
          <w:rFonts w:asciiTheme="minorHAnsi" w:eastAsiaTheme="minorEastAsia" w:hAnsiTheme="minorHAnsi" w:cstheme="minorBidi"/>
          <w:noProof/>
        </w:rPr>
      </w:pPr>
      <w:hyperlink w:anchor="_Toc12119133" w:history="1">
        <w:r w:rsidRPr="00956B19">
          <w:rPr>
            <w:rStyle w:val="Hyperlink"/>
            <w:noProof/>
          </w:rPr>
          <w:t>4.2</w:t>
        </w:r>
        <w:r>
          <w:rPr>
            <w:rFonts w:asciiTheme="minorHAnsi" w:eastAsiaTheme="minorEastAsia" w:hAnsiTheme="minorHAnsi" w:cstheme="minorBidi"/>
            <w:noProof/>
          </w:rPr>
          <w:tab/>
        </w:r>
        <w:r w:rsidRPr="00956B19">
          <w:rPr>
            <w:rStyle w:val="Hyperlink"/>
            <w:noProof/>
          </w:rPr>
          <w:t>GRÁFICOS DE COLUNA E HISTOGRAMAS</w:t>
        </w:r>
        <w:r>
          <w:rPr>
            <w:noProof/>
            <w:webHidden/>
          </w:rPr>
          <w:tab/>
        </w:r>
        <w:r>
          <w:rPr>
            <w:noProof/>
            <w:webHidden/>
          </w:rPr>
          <w:fldChar w:fldCharType="begin"/>
        </w:r>
        <w:r>
          <w:rPr>
            <w:noProof/>
            <w:webHidden/>
          </w:rPr>
          <w:instrText xml:space="preserve"> PAGEREF _Toc12119133 \h </w:instrText>
        </w:r>
        <w:r>
          <w:rPr>
            <w:noProof/>
            <w:webHidden/>
          </w:rPr>
        </w:r>
        <w:r>
          <w:rPr>
            <w:noProof/>
            <w:webHidden/>
          </w:rPr>
          <w:fldChar w:fldCharType="separate"/>
        </w:r>
        <w:r>
          <w:rPr>
            <w:noProof/>
            <w:webHidden/>
          </w:rPr>
          <w:t>16</w:t>
        </w:r>
        <w:r>
          <w:rPr>
            <w:noProof/>
            <w:webHidden/>
          </w:rPr>
          <w:fldChar w:fldCharType="end"/>
        </w:r>
      </w:hyperlink>
    </w:p>
    <w:p w14:paraId="6F215B45" w14:textId="7D70FDEA" w:rsidR="003B6279" w:rsidRDefault="003B6279">
      <w:pPr>
        <w:pStyle w:val="Sumrio1"/>
        <w:tabs>
          <w:tab w:val="left" w:pos="720"/>
          <w:tab w:val="right" w:leader="dot" w:pos="9061"/>
        </w:tabs>
        <w:rPr>
          <w:rFonts w:asciiTheme="minorHAnsi" w:eastAsiaTheme="minorEastAsia" w:hAnsiTheme="minorHAnsi" w:cstheme="minorBidi"/>
          <w:noProof/>
        </w:rPr>
      </w:pPr>
      <w:hyperlink w:anchor="_Toc12119134" w:history="1">
        <w:r w:rsidRPr="00956B19">
          <w:rPr>
            <w:rStyle w:val="Hyperlink"/>
            <w:noProof/>
          </w:rPr>
          <w:t>4.3</w:t>
        </w:r>
        <w:r>
          <w:rPr>
            <w:rFonts w:asciiTheme="minorHAnsi" w:eastAsiaTheme="minorEastAsia" w:hAnsiTheme="minorHAnsi" w:cstheme="minorBidi"/>
            <w:noProof/>
          </w:rPr>
          <w:tab/>
        </w:r>
        <w:r w:rsidRPr="00956B19">
          <w:rPr>
            <w:rStyle w:val="Hyperlink"/>
            <w:noProof/>
          </w:rPr>
          <w:t>GRÁFICOS DE LINHA</w:t>
        </w:r>
        <w:r>
          <w:rPr>
            <w:noProof/>
            <w:webHidden/>
          </w:rPr>
          <w:tab/>
        </w:r>
        <w:r>
          <w:rPr>
            <w:noProof/>
            <w:webHidden/>
          </w:rPr>
          <w:fldChar w:fldCharType="begin"/>
        </w:r>
        <w:r>
          <w:rPr>
            <w:noProof/>
            <w:webHidden/>
          </w:rPr>
          <w:instrText xml:space="preserve"> PAGEREF _Toc12119134 \h </w:instrText>
        </w:r>
        <w:r>
          <w:rPr>
            <w:noProof/>
            <w:webHidden/>
          </w:rPr>
        </w:r>
        <w:r>
          <w:rPr>
            <w:noProof/>
            <w:webHidden/>
          </w:rPr>
          <w:fldChar w:fldCharType="separate"/>
        </w:r>
        <w:r>
          <w:rPr>
            <w:noProof/>
            <w:webHidden/>
          </w:rPr>
          <w:t>19</w:t>
        </w:r>
        <w:r>
          <w:rPr>
            <w:noProof/>
            <w:webHidden/>
          </w:rPr>
          <w:fldChar w:fldCharType="end"/>
        </w:r>
      </w:hyperlink>
    </w:p>
    <w:p w14:paraId="6DB762AB" w14:textId="4B8E284C" w:rsidR="003B6279" w:rsidRDefault="003B6279">
      <w:pPr>
        <w:pStyle w:val="Sumrio1"/>
        <w:tabs>
          <w:tab w:val="left" w:pos="720"/>
          <w:tab w:val="right" w:leader="dot" w:pos="9061"/>
        </w:tabs>
        <w:rPr>
          <w:rFonts w:asciiTheme="minorHAnsi" w:eastAsiaTheme="minorEastAsia" w:hAnsiTheme="minorHAnsi" w:cstheme="minorBidi"/>
          <w:noProof/>
        </w:rPr>
      </w:pPr>
      <w:hyperlink w:anchor="_Toc12119135" w:history="1">
        <w:r w:rsidRPr="00956B19">
          <w:rPr>
            <w:rStyle w:val="Hyperlink"/>
            <w:noProof/>
          </w:rPr>
          <w:t>4.4</w:t>
        </w:r>
        <w:r>
          <w:rPr>
            <w:rFonts w:asciiTheme="minorHAnsi" w:eastAsiaTheme="minorEastAsia" w:hAnsiTheme="minorHAnsi" w:cstheme="minorBidi"/>
            <w:noProof/>
          </w:rPr>
          <w:tab/>
        </w:r>
        <w:r w:rsidRPr="00956B19">
          <w:rPr>
            <w:rStyle w:val="Hyperlink"/>
            <w:noProof/>
          </w:rPr>
          <w:t>GRÁFICOS DE DISPERSÃO (</w:t>
        </w:r>
        <w:r w:rsidRPr="00956B19">
          <w:rPr>
            <w:rStyle w:val="Hyperlink"/>
            <w:i/>
            <w:noProof/>
          </w:rPr>
          <w:t>SCATTER PLOTS</w:t>
        </w:r>
        <w:r w:rsidRPr="00956B19">
          <w:rPr>
            <w:rStyle w:val="Hyperlink"/>
            <w:noProof/>
          </w:rPr>
          <w:t>)</w:t>
        </w:r>
        <w:r>
          <w:rPr>
            <w:noProof/>
            <w:webHidden/>
          </w:rPr>
          <w:tab/>
        </w:r>
        <w:r>
          <w:rPr>
            <w:noProof/>
            <w:webHidden/>
          </w:rPr>
          <w:fldChar w:fldCharType="begin"/>
        </w:r>
        <w:r>
          <w:rPr>
            <w:noProof/>
            <w:webHidden/>
          </w:rPr>
          <w:instrText xml:space="preserve"> PAGEREF _Toc12119135 \h </w:instrText>
        </w:r>
        <w:r>
          <w:rPr>
            <w:noProof/>
            <w:webHidden/>
          </w:rPr>
        </w:r>
        <w:r>
          <w:rPr>
            <w:noProof/>
            <w:webHidden/>
          </w:rPr>
          <w:fldChar w:fldCharType="separate"/>
        </w:r>
        <w:r>
          <w:rPr>
            <w:noProof/>
            <w:webHidden/>
          </w:rPr>
          <w:t>21</w:t>
        </w:r>
        <w:r>
          <w:rPr>
            <w:noProof/>
            <w:webHidden/>
          </w:rPr>
          <w:fldChar w:fldCharType="end"/>
        </w:r>
      </w:hyperlink>
    </w:p>
    <w:p w14:paraId="2F513D06" w14:textId="0F7CEEF9" w:rsidR="003B6279" w:rsidRDefault="003B6279">
      <w:pPr>
        <w:pStyle w:val="Sumrio1"/>
        <w:tabs>
          <w:tab w:val="left" w:pos="720"/>
          <w:tab w:val="right" w:leader="dot" w:pos="9061"/>
        </w:tabs>
        <w:rPr>
          <w:rFonts w:asciiTheme="minorHAnsi" w:eastAsiaTheme="minorEastAsia" w:hAnsiTheme="minorHAnsi" w:cstheme="minorBidi"/>
          <w:noProof/>
        </w:rPr>
      </w:pPr>
      <w:hyperlink w:anchor="_Toc12119136" w:history="1">
        <w:r w:rsidRPr="00956B19">
          <w:rPr>
            <w:rStyle w:val="Hyperlink"/>
            <w:noProof/>
          </w:rPr>
          <w:t>4.5</w:t>
        </w:r>
        <w:r>
          <w:rPr>
            <w:rFonts w:asciiTheme="minorHAnsi" w:eastAsiaTheme="minorEastAsia" w:hAnsiTheme="minorHAnsi" w:cstheme="minorBidi"/>
            <w:noProof/>
          </w:rPr>
          <w:tab/>
        </w:r>
        <w:r w:rsidRPr="00956B19">
          <w:rPr>
            <w:rStyle w:val="Hyperlink"/>
            <w:i/>
            <w:noProof/>
          </w:rPr>
          <w:t>BOX PLOT</w:t>
        </w:r>
        <w:r>
          <w:rPr>
            <w:noProof/>
            <w:webHidden/>
          </w:rPr>
          <w:tab/>
        </w:r>
        <w:r>
          <w:rPr>
            <w:noProof/>
            <w:webHidden/>
          </w:rPr>
          <w:fldChar w:fldCharType="begin"/>
        </w:r>
        <w:r>
          <w:rPr>
            <w:noProof/>
            <w:webHidden/>
          </w:rPr>
          <w:instrText xml:space="preserve"> PAGEREF _Toc12119136 \h </w:instrText>
        </w:r>
        <w:r>
          <w:rPr>
            <w:noProof/>
            <w:webHidden/>
          </w:rPr>
        </w:r>
        <w:r>
          <w:rPr>
            <w:noProof/>
            <w:webHidden/>
          </w:rPr>
          <w:fldChar w:fldCharType="separate"/>
        </w:r>
        <w:r>
          <w:rPr>
            <w:noProof/>
            <w:webHidden/>
          </w:rPr>
          <w:t>22</w:t>
        </w:r>
        <w:r>
          <w:rPr>
            <w:noProof/>
            <w:webHidden/>
          </w:rPr>
          <w:fldChar w:fldCharType="end"/>
        </w:r>
      </w:hyperlink>
    </w:p>
    <w:p w14:paraId="5A9ECF3E" w14:textId="58F4E767" w:rsidR="003B6279" w:rsidRDefault="003B6279">
      <w:pPr>
        <w:pStyle w:val="Sumrio1"/>
        <w:tabs>
          <w:tab w:val="left" w:pos="720"/>
          <w:tab w:val="right" w:leader="dot" w:pos="9061"/>
        </w:tabs>
        <w:rPr>
          <w:rFonts w:asciiTheme="minorHAnsi" w:eastAsiaTheme="minorEastAsia" w:hAnsiTheme="minorHAnsi" w:cstheme="minorBidi"/>
          <w:noProof/>
        </w:rPr>
      </w:pPr>
      <w:hyperlink w:anchor="_Toc12119137" w:history="1">
        <w:r w:rsidRPr="00956B19">
          <w:rPr>
            <w:rStyle w:val="Hyperlink"/>
            <w:noProof/>
          </w:rPr>
          <w:t>4.6</w:t>
        </w:r>
        <w:r>
          <w:rPr>
            <w:rFonts w:asciiTheme="minorHAnsi" w:eastAsiaTheme="minorEastAsia" w:hAnsiTheme="minorHAnsi" w:cstheme="minorBidi"/>
            <w:noProof/>
          </w:rPr>
          <w:tab/>
        </w:r>
        <w:r w:rsidRPr="00956B19">
          <w:rPr>
            <w:rStyle w:val="Hyperlink"/>
            <w:noProof/>
          </w:rPr>
          <w:t>GRÁFICOS DE VIOLINO (</w:t>
        </w:r>
        <w:r w:rsidRPr="00956B19">
          <w:rPr>
            <w:rStyle w:val="Hyperlink"/>
            <w:i/>
            <w:noProof/>
          </w:rPr>
          <w:t>VIOLIN PLOTS</w:t>
        </w:r>
        <w:r w:rsidRPr="00956B19">
          <w:rPr>
            <w:rStyle w:val="Hyperlink"/>
            <w:noProof/>
          </w:rPr>
          <w:t>)</w:t>
        </w:r>
        <w:r>
          <w:rPr>
            <w:noProof/>
            <w:webHidden/>
          </w:rPr>
          <w:tab/>
        </w:r>
        <w:r>
          <w:rPr>
            <w:noProof/>
            <w:webHidden/>
          </w:rPr>
          <w:fldChar w:fldCharType="begin"/>
        </w:r>
        <w:r>
          <w:rPr>
            <w:noProof/>
            <w:webHidden/>
          </w:rPr>
          <w:instrText xml:space="preserve"> PAGEREF _Toc12119137 \h </w:instrText>
        </w:r>
        <w:r>
          <w:rPr>
            <w:noProof/>
            <w:webHidden/>
          </w:rPr>
        </w:r>
        <w:r>
          <w:rPr>
            <w:noProof/>
            <w:webHidden/>
          </w:rPr>
          <w:fldChar w:fldCharType="separate"/>
        </w:r>
        <w:r>
          <w:rPr>
            <w:noProof/>
            <w:webHidden/>
          </w:rPr>
          <w:t>24</w:t>
        </w:r>
        <w:r>
          <w:rPr>
            <w:noProof/>
            <w:webHidden/>
          </w:rPr>
          <w:fldChar w:fldCharType="end"/>
        </w:r>
      </w:hyperlink>
    </w:p>
    <w:p w14:paraId="198162FB" w14:textId="388F5DB4" w:rsidR="003B6279" w:rsidRDefault="003B6279">
      <w:pPr>
        <w:pStyle w:val="Sumrio1"/>
        <w:tabs>
          <w:tab w:val="left" w:pos="480"/>
          <w:tab w:val="right" w:leader="dot" w:pos="9061"/>
        </w:tabs>
        <w:rPr>
          <w:rFonts w:asciiTheme="minorHAnsi" w:eastAsiaTheme="minorEastAsia" w:hAnsiTheme="minorHAnsi" w:cstheme="minorBidi"/>
          <w:noProof/>
        </w:rPr>
      </w:pPr>
      <w:hyperlink w:anchor="_Toc12119138" w:history="1">
        <w:r w:rsidRPr="00956B19">
          <w:rPr>
            <w:rStyle w:val="Hyperlink"/>
            <w:noProof/>
          </w:rPr>
          <w:t>5</w:t>
        </w:r>
        <w:r>
          <w:rPr>
            <w:rFonts w:asciiTheme="minorHAnsi" w:eastAsiaTheme="minorEastAsia" w:hAnsiTheme="minorHAnsi" w:cstheme="minorBidi"/>
            <w:noProof/>
          </w:rPr>
          <w:tab/>
        </w:r>
        <w:r w:rsidRPr="00956B19">
          <w:rPr>
            <w:rStyle w:val="Hyperlink"/>
            <w:noProof/>
          </w:rPr>
          <w:t>ESCOLHA DE LINGUAGEM DE PROGRAMAÇÃO PARA DESENVOLVIMENTO</w:t>
        </w:r>
        <w:r>
          <w:rPr>
            <w:noProof/>
            <w:webHidden/>
          </w:rPr>
          <w:tab/>
        </w:r>
        <w:r>
          <w:rPr>
            <w:noProof/>
            <w:webHidden/>
          </w:rPr>
          <w:fldChar w:fldCharType="begin"/>
        </w:r>
        <w:r>
          <w:rPr>
            <w:noProof/>
            <w:webHidden/>
          </w:rPr>
          <w:instrText xml:space="preserve"> PAGEREF _Toc12119138 \h </w:instrText>
        </w:r>
        <w:r>
          <w:rPr>
            <w:noProof/>
            <w:webHidden/>
          </w:rPr>
        </w:r>
        <w:r>
          <w:rPr>
            <w:noProof/>
            <w:webHidden/>
          </w:rPr>
          <w:fldChar w:fldCharType="separate"/>
        </w:r>
        <w:r>
          <w:rPr>
            <w:noProof/>
            <w:webHidden/>
          </w:rPr>
          <w:t>26</w:t>
        </w:r>
        <w:r>
          <w:rPr>
            <w:noProof/>
            <w:webHidden/>
          </w:rPr>
          <w:fldChar w:fldCharType="end"/>
        </w:r>
      </w:hyperlink>
    </w:p>
    <w:p w14:paraId="13BEE86A" w14:textId="5A85ED51" w:rsidR="003B6279" w:rsidRDefault="003B6279">
      <w:pPr>
        <w:pStyle w:val="Sumrio1"/>
        <w:tabs>
          <w:tab w:val="left" w:pos="480"/>
          <w:tab w:val="right" w:leader="dot" w:pos="9061"/>
        </w:tabs>
        <w:rPr>
          <w:rFonts w:asciiTheme="minorHAnsi" w:eastAsiaTheme="minorEastAsia" w:hAnsiTheme="minorHAnsi" w:cstheme="minorBidi"/>
          <w:noProof/>
        </w:rPr>
      </w:pPr>
      <w:hyperlink w:anchor="_Toc12119139" w:history="1">
        <w:r w:rsidRPr="00956B19">
          <w:rPr>
            <w:rStyle w:val="Hyperlink"/>
            <w:noProof/>
          </w:rPr>
          <w:t>6</w:t>
        </w:r>
        <w:r>
          <w:rPr>
            <w:rFonts w:asciiTheme="minorHAnsi" w:eastAsiaTheme="minorEastAsia" w:hAnsiTheme="minorHAnsi" w:cstheme="minorBidi"/>
            <w:noProof/>
          </w:rPr>
          <w:tab/>
        </w:r>
        <w:r w:rsidRPr="00956B19">
          <w:rPr>
            <w:rStyle w:val="Hyperlink"/>
            <w:noProof/>
          </w:rPr>
          <w:t>LEVANTAMENTO DE BIBLIOTECAS DE VISUALIZAÇÃO DE DADOS NO PYTHON</w:t>
        </w:r>
        <w:r>
          <w:rPr>
            <w:noProof/>
            <w:webHidden/>
          </w:rPr>
          <w:tab/>
        </w:r>
        <w:r>
          <w:rPr>
            <w:noProof/>
            <w:webHidden/>
          </w:rPr>
          <w:fldChar w:fldCharType="begin"/>
        </w:r>
        <w:r>
          <w:rPr>
            <w:noProof/>
            <w:webHidden/>
          </w:rPr>
          <w:instrText xml:space="preserve"> PAGEREF _Toc12119139 \h </w:instrText>
        </w:r>
        <w:r>
          <w:rPr>
            <w:noProof/>
            <w:webHidden/>
          </w:rPr>
        </w:r>
        <w:r>
          <w:rPr>
            <w:noProof/>
            <w:webHidden/>
          </w:rPr>
          <w:fldChar w:fldCharType="separate"/>
        </w:r>
        <w:r>
          <w:rPr>
            <w:noProof/>
            <w:webHidden/>
          </w:rPr>
          <w:t>27</w:t>
        </w:r>
        <w:r>
          <w:rPr>
            <w:noProof/>
            <w:webHidden/>
          </w:rPr>
          <w:fldChar w:fldCharType="end"/>
        </w:r>
      </w:hyperlink>
    </w:p>
    <w:p w14:paraId="1DE6EAF3" w14:textId="32EE46FC" w:rsidR="003B6279" w:rsidRDefault="003B6279">
      <w:pPr>
        <w:pStyle w:val="Sumrio1"/>
        <w:tabs>
          <w:tab w:val="left" w:pos="720"/>
          <w:tab w:val="right" w:leader="dot" w:pos="9061"/>
        </w:tabs>
        <w:rPr>
          <w:rFonts w:asciiTheme="minorHAnsi" w:eastAsiaTheme="minorEastAsia" w:hAnsiTheme="minorHAnsi" w:cstheme="minorBidi"/>
          <w:noProof/>
        </w:rPr>
      </w:pPr>
      <w:hyperlink w:anchor="_Toc12119140" w:history="1">
        <w:r w:rsidRPr="00956B19">
          <w:rPr>
            <w:rStyle w:val="Hyperlink"/>
            <w:noProof/>
          </w:rPr>
          <w:t>6.1</w:t>
        </w:r>
        <w:r>
          <w:rPr>
            <w:rFonts w:asciiTheme="minorHAnsi" w:eastAsiaTheme="minorEastAsia" w:hAnsiTheme="minorHAnsi" w:cstheme="minorBidi"/>
            <w:noProof/>
          </w:rPr>
          <w:tab/>
        </w:r>
        <w:r w:rsidRPr="00956B19">
          <w:rPr>
            <w:rStyle w:val="Hyperlink"/>
            <w:noProof/>
          </w:rPr>
          <w:t>MATPLOTLIB</w:t>
        </w:r>
        <w:r>
          <w:rPr>
            <w:noProof/>
            <w:webHidden/>
          </w:rPr>
          <w:tab/>
        </w:r>
        <w:r>
          <w:rPr>
            <w:noProof/>
            <w:webHidden/>
          </w:rPr>
          <w:fldChar w:fldCharType="begin"/>
        </w:r>
        <w:r>
          <w:rPr>
            <w:noProof/>
            <w:webHidden/>
          </w:rPr>
          <w:instrText xml:space="preserve"> PAGEREF _Toc12119140 \h </w:instrText>
        </w:r>
        <w:r>
          <w:rPr>
            <w:noProof/>
            <w:webHidden/>
          </w:rPr>
        </w:r>
        <w:r>
          <w:rPr>
            <w:noProof/>
            <w:webHidden/>
          </w:rPr>
          <w:fldChar w:fldCharType="separate"/>
        </w:r>
        <w:r>
          <w:rPr>
            <w:noProof/>
            <w:webHidden/>
          </w:rPr>
          <w:t>27</w:t>
        </w:r>
        <w:r>
          <w:rPr>
            <w:noProof/>
            <w:webHidden/>
          </w:rPr>
          <w:fldChar w:fldCharType="end"/>
        </w:r>
      </w:hyperlink>
    </w:p>
    <w:p w14:paraId="3ED027D9" w14:textId="757E020A" w:rsidR="003B6279" w:rsidRDefault="003B6279">
      <w:pPr>
        <w:pStyle w:val="Sumrio1"/>
        <w:tabs>
          <w:tab w:val="left" w:pos="720"/>
          <w:tab w:val="right" w:leader="dot" w:pos="9061"/>
        </w:tabs>
        <w:rPr>
          <w:rFonts w:asciiTheme="minorHAnsi" w:eastAsiaTheme="minorEastAsia" w:hAnsiTheme="minorHAnsi" w:cstheme="minorBidi"/>
          <w:noProof/>
        </w:rPr>
      </w:pPr>
      <w:hyperlink w:anchor="_Toc12119141" w:history="1">
        <w:r w:rsidRPr="00956B19">
          <w:rPr>
            <w:rStyle w:val="Hyperlink"/>
            <w:noProof/>
          </w:rPr>
          <w:t>6.2</w:t>
        </w:r>
        <w:r>
          <w:rPr>
            <w:rFonts w:asciiTheme="minorHAnsi" w:eastAsiaTheme="minorEastAsia" w:hAnsiTheme="minorHAnsi" w:cstheme="minorBidi"/>
            <w:noProof/>
          </w:rPr>
          <w:tab/>
        </w:r>
        <w:r w:rsidRPr="00956B19">
          <w:rPr>
            <w:rStyle w:val="Hyperlink"/>
            <w:noProof/>
          </w:rPr>
          <w:t>SEABORN</w:t>
        </w:r>
        <w:r>
          <w:rPr>
            <w:noProof/>
            <w:webHidden/>
          </w:rPr>
          <w:tab/>
        </w:r>
        <w:r>
          <w:rPr>
            <w:noProof/>
            <w:webHidden/>
          </w:rPr>
          <w:fldChar w:fldCharType="begin"/>
        </w:r>
        <w:r>
          <w:rPr>
            <w:noProof/>
            <w:webHidden/>
          </w:rPr>
          <w:instrText xml:space="preserve"> PAGEREF _Toc12119141 \h </w:instrText>
        </w:r>
        <w:r>
          <w:rPr>
            <w:noProof/>
            <w:webHidden/>
          </w:rPr>
        </w:r>
        <w:r>
          <w:rPr>
            <w:noProof/>
            <w:webHidden/>
          </w:rPr>
          <w:fldChar w:fldCharType="separate"/>
        </w:r>
        <w:r>
          <w:rPr>
            <w:noProof/>
            <w:webHidden/>
          </w:rPr>
          <w:t>28</w:t>
        </w:r>
        <w:r>
          <w:rPr>
            <w:noProof/>
            <w:webHidden/>
          </w:rPr>
          <w:fldChar w:fldCharType="end"/>
        </w:r>
      </w:hyperlink>
    </w:p>
    <w:p w14:paraId="529572D1" w14:textId="1B5D1DEE" w:rsidR="003B6279" w:rsidRDefault="003B6279">
      <w:pPr>
        <w:pStyle w:val="Sumrio1"/>
        <w:tabs>
          <w:tab w:val="left" w:pos="720"/>
          <w:tab w:val="right" w:leader="dot" w:pos="9061"/>
        </w:tabs>
        <w:rPr>
          <w:rFonts w:asciiTheme="minorHAnsi" w:eastAsiaTheme="minorEastAsia" w:hAnsiTheme="minorHAnsi" w:cstheme="minorBidi"/>
          <w:noProof/>
        </w:rPr>
      </w:pPr>
      <w:hyperlink w:anchor="_Toc12119142" w:history="1">
        <w:r w:rsidRPr="00956B19">
          <w:rPr>
            <w:rStyle w:val="Hyperlink"/>
            <w:noProof/>
          </w:rPr>
          <w:t>6.3</w:t>
        </w:r>
        <w:r>
          <w:rPr>
            <w:rFonts w:asciiTheme="minorHAnsi" w:eastAsiaTheme="minorEastAsia" w:hAnsiTheme="minorHAnsi" w:cstheme="minorBidi"/>
            <w:noProof/>
          </w:rPr>
          <w:tab/>
        </w:r>
        <w:r w:rsidRPr="00956B19">
          <w:rPr>
            <w:rStyle w:val="Hyperlink"/>
            <w:noProof/>
          </w:rPr>
          <w:t>GGPLOT</w:t>
        </w:r>
        <w:r>
          <w:rPr>
            <w:noProof/>
            <w:webHidden/>
          </w:rPr>
          <w:tab/>
        </w:r>
        <w:r>
          <w:rPr>
            <w:noProof/>
            <w:webHidden/>
          </w:rPr>
          <w:fldChar w:fldCharType="begin"/>
        </w:r>
        <w:r>
          <w:rPr>
            <w:noProof/>
            <w:webHidden/>
          </w:rPr>
          <w:instrText xml:space="preserve"> PAGEREF _Toc12119142 \h </w:instrText>
        </w:r>
        <w:r>
          <w:rPr>
            <w:noProof/>
            <w:webHidden/>
          </w:rPr>
        </w:r>
        <w:r>
          <w:rPr>
            <w:noProof/>
            <w:webHidden/>
          </w:rPr>
          <w:fldChar w:fldCharType="separate"/>
        </w:r>
        <w:r>
          <w:rPr>
            <w:noProof/>
            <w:webHidden/>
          </w:rPr>
          <w:t>29</w:t>
        </w:r>
        <w:r>
          <w:rPr>
            <w:noProof/>
            <w:webHidden/>
          </w:rPr>
          <w:fldChar w:fldCharType="end"/>
        </w:r>
      </w:hyperlink>
    </w:p>
    <w:p w14:paraId="4A62A49A" w14:textId="5739E287" w:rsidR="003B6279" w:rsidRDefault="003B6279">
      <w:pPr>
        <w:pStyle w:val="Sumrio1"/>
        <w:tabs>
          <w:tab w:val="left" w:pos="720"/>
          <w:tab w:val="right" w:leader="dot" w:pos="9061"/>
        </w:tabs>
        <w:rPr>
          <w:rFonts w:asciiTheme="minorHAnsi" w:eastAsiaTheme="minorEastAsia" w:hAnsiTheme="minorHAnsi" w:cstheme="minorBidi"/>
          <w:noProof/>
        </w:rPr>
      </w:pPr>
      <w:hyperlink w:anchor="_Toc12119143" w:history="1">
        <w:r w:rsidRPr="00956B19">
          <w:rPr>
            <w:rStyle w:val="Hyperlink"/>
            <w:noProof/>
          </w:rPr>
          <w:t>6.4</w:t>
        </w:r>
        <w:r>
          <w:rPr>
            <w:rFonts w:asciiTheme="minorHAnsi" w:eastAsiaTheme="minorEastAsia" w:hAnsiTheme="minorHAnsi" w:cstheme="minorBidi"/>
            <w:noProof/>
          </w:rPr>
          <w:tab/>
        </w:r>
        <w:r w:rsidRPr="00956B19">
          <w:rPr>
            <w:rStyle w:val="Hyperlink"/>
            <w:noProof/>
          </w:rPr>
          <w:t>BOKEH</w:t>
        </w:r>
        <w:r>
          <w:rPr>
            <w:noProof/>
            <w:webHidden/>
          </w:rPr>
          <w:tab/>
        </w:r>
        <w:r>
          <w:rPr>
            <w:noProof/>
            <w:webHidden/>
          </w:rPr>
          <w:fldChar w:fldCharType="begin"/>
        </w:r>
        <w:r>
          <w:rPr>
            <w:noProof/>
            <w:webHidden/>
          </w:rPr>
          <w:instrText xml:space="preserve"> PAGEREF _Toc12119143 \h </w:instrText>
        </w:r>
        <w:r>
          <w:rPr>
            <w:noProof/>
            <w:webHidden/>
          </w:rPr>
        </w:r>
        <w:r>
          <w:rPr>
            <w:noProof/>
            <w:webHidden/>
          </w:rPr>
          <w:fldChar w:fldCharType="separate"/>
        </w:r>
        <w:r>
          <w:rPr>
            <w:noProof/>
            <w:webHidden/>
          </w:rPr>
          <w:t>30</w:t>
        </w:r>
        <w:r>
          <w:rPr>
            <w:noProof/>
            <w:webHidden/>
          </w:rPr>
          <w:fldChar w:fldCharType="end"/>
        </w:r>
      </w:hyperlink>
    </w:p>
    <w:p w14:paraId="45517845" w14:textId="01F73271" w:rsidR="003B6279" w:rsidRDefault="003B6279">
      <w:pPr>
        <w:pStyle w:val="Sumrio1"/>
        <w:tabs>
          <w:tab w:val="left" w:pos="720"/>
          <w:tab w:val="right" w:leader="dot" w:pos="9061"/>
        </w:tabs>
        <w:rPr>
          <w:rFonts w:asciiTheme="minorHAnsi" w:eastAsiaTheme="minorEastAsia" w:hAnsiTheme="minorHAnsi" w:cstheme="minorBidi"/>
          <w:noProof/>
        </w:rPr>
      </w:pPr>
      <w:hyperlink w:anchor="_Toc12119144" w:history="1">
        <w:r w:rsidRPr="00956B19">
          <w:rPr>
            <w:rStyle w:val="Hyperlink"/>
            <w:noProof/>
          </w:rPr>
          <w:t>6.5</w:t>
        </w:r>
        <w:r>
          <w:rPr>
            <w:rFonts w:asciiTheme="minorHAnsi" w:eastAsiaTheme="minorEastAsia" w:hAnsiTheme="minorHAnsi" w:cstheme="minorBidi"/>
            <w:noProof/>
          </w:rPr>
          <w:tab/>
        </w:r>
        <w:r w:rsidRPr="00956B19">
          <w:rPr>
            <w:rStyle w:val="Hyperlink"/>
            <w:noProof/>
          </w:rPr>
          <w:t>PLOTLY</w:t>
        </w:r>
        <w:r>
          <w:rPr>
            <w:noProof/>
            <w:webHidden/>
          </w:rPr>
          <w:tab/>
        </w:r>
        <w:r>
          <w:rPr>
            <w:noProof/>
            <w:webHidden/>
          </w:rPr>
          <w:fldChar w:fldCharType="begin"/>
        </w:r>
        <w:r>
          <w:rPr>
            <w:noProof/>
            <w:webHidden/>
          </w:rPr>
          <w:instrText xml:space="preserve"> PAGEREF _Toc12119144 \h </w:instrText>
        </w:r>
        <w:r>
          <w:rPr>
            <w:noProof/>
            <w:webHidden/>
          </w:rPr>
        </w:r>
        <w:r>
          <w:rPr>
            <w:noProof/>
            <w:webHidden/>
          </w:rPr>
          <w:fldChar w:fldCharType="separate"/>
        </w:r>
        <w:r>
          <w:rPr>
            <w:noProof/>
            <w:webHidden/>
          </w:rPr>
          <w:t>31</w:t>
        </w:r>
        <w:r>
          <w:rPr>
            <w:noProof/>
            <w:webHidden/>
          </w:rPr>
          <w:fldChar w:fldCharType="end"/>
        </w:r>
      </w:hyperlink>
    </w:p>
    <w:p w14:paraId="617FBE1D" w14:textId="79B43118" w:rsidR="003B6279" w:rsidRDefault="003B6279">
      <w:pPr>
        <w:pStyle w:val="Sumrio1"/>
        <w:tabs>
          <w:tab w:val="left" w:pos="720"/>
          <w:tab w:val="right" w:leader="dot" w:pos="9061"/>
        </w:tabs>
        <w:rPr>
          <w:rFonts w:asciiTheme="minorHAnsi" w:eastAsiaTheme="minorEastAsia" w:hAnsiTheme="minorHAnsi" w:cstheme="minorBidi"/>
          <w:noProof/>
        </w:rPr>
      </w:pPr>
      <w:hyperlink w:anchor="_Toc12119145" w:history="1">
        <w:r w:rsidRPr="00956B19">
          <w:rPr>
            <w:rStyle w:val="Hyperlink"/>
            <w:noProof/>
          </w:rPr>
          <w:t>6.6</w:t>
        </w:r>
        <w:r>
          <w:rPr>
            <w:rFonts w:asciiTheme="minorHAnsi" w:eastAsiaTheme="minorEastAsia" w:hAnsiTheme="minorHAnsi" w:cstheme="minorBidi"/>
            <w:noProof/>
          </w:rPr>
          <w:tab/>
        </w:r>
        <w:r w:rsidRPr="00956B19">
          <w:rPr>
            <w:rStyle w:val="Hyperlink"/>
            <w:noProof/>
          </w:rPr>
          <w:t>CONSIDERAÇÃO FINAL</w:t>
        </w:r>
        <w:r>
          <w:rPr>
            <w:noProof/>
            <w:webHidden/>
          </w:rPr>
          <w:tab/>
        </w:r>
        <w:r>
          <w:rPr>
            <w:noProof/>
            <w:webHidden/>
          </w:rPr>
          <w:fldChar w:fldCharType="begin"/>
        </w:r>
        <w:r>
          <w:rPr>
            <w:noProof/>
            <w:webHidden/>
          </w:rPr>
          <w:instrText xml:space="preserve"> PAGEREF _Toc12119145 \h </w:instrText>
        </w:r>
        <w:r>
          <w:rPr>
            <w:noProof/>
            <w:webHidden/>
          </w:rPr>
        </w:r>
        <w:r>
          <w:rPr>
            <w:noProof/>
            <w:webHidden/>
          </w:rPr>
          <w:fldChar w:fldCharType="separate"/>
        </w:r>
        <w:r>
          <w:rPr>
            <w:noProof/>
            <w:webHidden/>
          </w:rPr>
          <w:t>32</w:t>
        </w:r>
        <w:r>
          <w:rPr>
            <w:noProof/>
            <w:webHidden/>
          </w:rPr>
          <w:fldChar w:fldCharType="end"/>
        </w:r>
      </w:hyperlink>
    </w:p>
    <w:p w14:paraId="7CAD5093" w14:textId="1C5946F3" w:rsidR="003B6279" w:rsidRDefault="003B6279">
      <w:pPr>
        <w:pStyle w:val="Sumrio1"/>
        <w:tabs>
          <w:tab w:val="left" w:pos="480"/>
          <w:tab w:val="right" w:leader="dot" w:pos="9061"/>
        </w:tabs>
        <w:rPr>
          <w:rFonts w:asciiTheme="minorHAnsi" w:eastAsiaTheme="minorEastAsia" w:hAnsiTheme="minorHAnsi" w:cstheme="minorBidi"/>
          <w:noProof/>
        </w:rPr>
      </w:pPr>
      <w:hyperlink w:anchor="_Toc12119146" w:history="1">
        <w:r w:rsidRPr="00956B19">
          <w:rPr>
            <w:rStyle w:val="Hyperlink"/>
            <w:noProof/>
          </w:rPr>
          <w:t>7</w:t>
        </w:r>
        <w:r>
          <w:rPr>
            <w:rFonts w:asciiTheme="minorHAnsi" w:eastAsiaTheme="minorEastAsia" w:hAnsiTheme="minorHAnsi" w:cstheme="minorBidi"/>
            <w:noProof/>
          </w:rPr>
          <w:tab/>
        </w:r>
        <w:r w:rsidRPr="00956B19">
          <w:rPr>
            <w:rStyle w:val="Hyperlink"/>
            <w:noProof/>
          </w:rPr>
          <w:t>CONSTRUÇÃO DA FERRAMENTA</w:t>
        </w:r>
        <w:r>
          <w:rPr>
            <w:noProof/>
            <w:webHidden/>
          </w:rPr>
          <w:tab/>
        </w:r>
        <w:r>
          <w:rPr>
            <w:noProof/>
            <w:webHidden/>
          </w:rPr>
          <w:fldChar w:fldCharType="begin"/>
        </w:r>
        <w:r>
          <w:rPr>
            <w:noProof/>
            <w:webHidden/>
          </w:rPr>
          <w:instrText xml:space="preserve"> PAGEREF _Toc12119146 \h </w:instrText>
        </w:r>
        <w:r>
          <w:rPr>
            <w:noProof/>
            <w:webHidden/>
          </w:rPr>
        </w:r>
        <w:r>
          <w:rPr>
            <w:noProof/>
            <w:webHidden/>
          </w:rPr>
          <w:fldChar w:fldCharType="separate"/>
        </w:r>
        <w:r>
          <w:rPr>
            <w:noProof/>
            <w:webHidden/>
          </w:rPr>
          <w:t>32</w:t>
        </w:r>
        <w:r>
          <w:rPr>
            <w:noProof/>
            <w:webHidden/>
          </w:rPr>
          <w:fldChar w:fldCharType="end"/>
        </w:r>
      </w:hyperlink>
    </w:p>
    <w:p w14:paraId="1FF902C7" w14:textId="463C3027" w:rsidR="003B6279" w:rsidRDefault="003B6279">
      <w:pPr>
        <w:pStyle w:val="Sumrio1"/>
        <w:tabs>
          <w:tab w:val="left" w:pos="480"/>
          <w:tab w:val="right" w:leader="dot" w:pos="9061"/>
        </w:tabs>
        <w:rPr>
          <w:rFonts w:asciiTheme="minorHAnsi" w:eastAsiaTheme="minorEastAsia" w:hAnsiTheme="minorHAnsi" w:cstheme="minorBidi"/>
          <w:noProof/>
        </w:rPr>
      </w:pPr>
      <w:hyperlink w:anchor="_Toc12119147" w:history="1">
        <w:r w:rsidRPr="00956B19">
          <w:rPr>
            <w:rStyle w:val="Hyperlink"/>
            <w:noProof/>
          </w:rPr>
          <w:t>8</w:t>
        </w:r>
        <w:r>
          <w:rPr>
            <w:rFonts w:asciiTheme="minorHAnsi" w:eastAsiaTheme="minorEastAsia" w:hAnsiTheme="minorHAnsi" w:cstheme="minorBidi"/>
            <w:noProof/>
          </w:rPr>
          <w:tab/>
        </w:r>
        <w:r w:rsidRPr="00956B19">
          <w:rPr>
            <w:rStyle w:val="Hyperlink"/>
            <w:noProof/>
          </w:rPr>
          <w:t>RESULTADOS</w:t>
        </w:r>
        <w:r>
          <w:rPr>
            <w:noProof/>
            <w:webHidden/>
          </w:rPr>
          <w:tab/>
        </w:r>
        <w:r>
          <w:rPr>
            <w:noProof/>
            <w:webHidden/>
          </w:rPr>
          <w:fldChar w:fldCharType="begin"/>
        </w:r>
        <w:r>
          <w:rPr>
            <w:noProof/>
            <w:webHidden/>
          </w:rPr>
          <w:instrText xml:space="preserve"> PAGEREF _Toc12119147 \h </w:instrText>
        </w:r>
        <w:r>
          <w:rPr>
            <w:noProof/>
            <w:webHidden/>
          </w:rPr>
        </w:r>
        <w:r>
          <w:rPr>
            <w:noProof/>
            <w:webHidden/>
          </w:rPr>
          <w:fldChar w:fldCharType="separate"/>
        </w:r>
        <w:r>
          <w:rPr>
            <w:noProof/>
            <w:webHidden/>
          </w:rPr>
          <w:t>33</w:t>
        </w:r>
        <w:r>
          <w:rPr>
            <w:noProof/>
            <w:webHidden/>
          </w:rPr>
          <w:fldChar w:fldCharType="end"/>
        </w:r>
      </w:hyperlink>
    </w:p>
    <w:p w14:paraId="2EEC4B02" w14:textId="6C185142" w:rsidR="003B6279" w:rsidRDefault="003B6279">
      <w:pPr>
        <w:pStyle w:val="Sumrio1"/>
        <w:tabs>
          <w:tab w:val="left" w:pos="480"/>
          <w:tab w:val="right" w:leader="dot" w:pos="9061"/>
        </w:tabs>
        <w:rPr>
          <w:rFonts w:asciiTheme="minorHAnsi" w:eastAsiaTheme="minorEastAsia" w:hAnsiTheme="minorHAnsi" w:cstheme="minorBidi"/>
          <w:noProof/>
        </w:rPr>
      </w:pPr>
      <w:hyperlink w:anchor="_Toc12119148" w:history="1">
        <w:r w:rsidRPr="00956B19">
          <w:rPr>
            <w:rStyle w:val="Hyperlink"/>
            <w:noProof/>
          </w:rPr>
          <w:t>9</w:t>
        </w:r>
        <w:r>
          <w:rPr>
            <w:rFonts w:asciiTheme="minorHAnsi" w:eastAsiaTheme="minorEastAsia" w:hAnsiTheme="minorHAnsi" w:cstheme="minorBidi"/>
            <w:noProof/>
          </w:rPr>
          <w:tab/>
        </w:r>
        <w:r w:rsidRPr="00956B19">
          <w:rPr>
            <w:rStyle w:val="Hyperlink"/>
            <w:noProof/>
          </w:rPr>
          <w:t>CONCLUSÕES</w:t>
        </w:r>
        <w:r>
          <w:rPr>
            <w:noProof/>
            <w:webHidden/>
          </w:rPr>
          <w:tab/>
        </w:r>
        <w:r>
          <w:rPr>
            <w:noProof/>
            <w:webHidden/>
          </w:rPr>
          <w:fldChar w:fldCharType="begin"/>
        </w:r>
        <w:r>
          <w:rPr>
            <w:noProof/>
            <w:webHidden/>
          </w:rPr>
          <w:instrText xml:space="preserve"> PAGEREF _Toc12119148 \h </w:instrText>
        </w:r>
        <w:r>
          <w:rPr>
            <w:noProof/>
            <w:webHidden/>
          </w:rPr>
        </w:r>
        <w:r>
          <w:rPr>
            <w:noProof/>
            <w:webHidden/>
          </w:rPr>
          <w:fldChar w:fldCharType="separate"/>
        </w:r>
        <w:r>
          <w:rPr>
            <w:noProof/>
            <w:webHidden/>
          </w:rPr>
          <w:t>33</w:t>
        </w:r>
        <w:r>
          <w:rPr>
            <w:noProof/>
            <w:webHidden/>
          </w:rPr>
          <w:fldChar w:fldCharType="end"/>
        </w:r>
      </w:hyperlink>
    </w:p>
    <w:p w14:paraId="3A0666D7" w14:textId="16088696" w:rsidR="003B6279" w:rsidRDefault="003B6279">
      <w:pPr>
        <w:pStyle w:val="Sumrio1"/>
        <w:tabs>
          <w:tab w:val="left" w:pos="720"/>
          <w:tab w:val="right" w:leader="dot" w:pos="9061"/>
        </w:tabs>
        <w:rPr>
          <w:rFonts w:asciiTheme="minorHAnsi" w:eastAsiaTheme="minorEastAsia" w:hAnsiTheme="minorHAnsi" w:cstheme="minorBidi"/>
          <w:noProof/>
        </w:rPr>
      </w:pPr>
      <w:hyperlink w:anchor="_Toc12119149" w:history="1">
        <w:r w:rsidRPr="00956B19">
          <w:rPr>
            <w:rStyle w:val="Hyperlink"/>
            <w:noProof/>
          </w:rPr>
          <w:t>10</w:t>
        </w:r>
        <w:r>
          <w:rPr>
            <w:rFonts w:asciiTheme="minorHAnsi" w:eastAsiaTheme="minorEastAsia" w:hAnsiTheme="minorHAnsi" w:cstheme="minorBidi"/>
            <w:noProof/>
          </w:rPr>
          <w:tab/>
        </w:r>
        <w:r w:rsidRPr="00956B19">
          <w:rPr>
            <w:rStyle w:val="Hyperlink"/>
            <w:noProof/>
          </w:rPr>
          <w:t>BIBLIOGRAFIA</w:t>
        </w:r>
        <w:r>
          <w:rPr>
            <w:noProof/>
            <w:webHidden/>
          </w:rPr>
          <w:tab/>
        </w:r>
        <w:r>
          <w:rPr>
            <w:noProof/>
            <w:webHidden/>
          </w:rPr>
          <w:fldChar w:fldCharType="begin"/>
        </w:r>
        <w:r>
          <w:rPr>
            <w:noProof/>
            <w:webHidden/>
          </w:rPr>
          <w:instrText xml:space="preserve"> PAGEREF _Toc12119149 \h </w:instrText>
        </w:r>
        <w:r>
          <w:rPr>
            <w:noProof/>
            <w:webHidden/>
          </w:rPr>
        </w:r>
        <w:r>
          <w:rPr>
            <w:noProof/>
            <w:webHidden/>
          </w:rPr>
          <w:fldChar w:fldCharType="separate"/>
        </w:r>
        <w:r>
          <w:rPr>
            <w:noProof/>
            <w:webHidden/>
          </w:rPr>
          <w:t>35</w:t>
        </w:r>
        <w:r>
          <w:rPr>
            <w:noProof/>
            <w:webHidden/>
          </w:rPr>
          <w:fldChar w:fldCharType="end"/>
        </w:r>
      </w:hyperlink>
    </w:p>
    <w:p w14:paraId="2A657444" w14:textId="3614BD87" w:rsidR="00755D2F" w:rsidRDefault="00755D2F" w:rsidP="00755D2F">
      <w:pPr>
        <w:spacing w:line="276" w:lineRule="auto"/>
      </w:pPr>
      <w:r>
        <w:rPr>
          <w:b/>
          <w:bCs/>
        </w:rPr>
        <w:fldChar w:fldCharType="end"/>
      </w:r>
    </w:p>
    <w:p w14:paraId="112A119F" w14:textId="77777777" w:rsidR="00755D2F" w:rsidRDefault="00755D2F" w:rsidP="00755D2F">
      <w:pPr>
        <w:rPr>
          <w:b/>
        </w:rPr>
      </w:pPr>
    </w:p>
    <w:p w14:paraId="15F2CE17" w14:textId="77777777" w:rsidR="00755D2F" w:rsidRPr="00F07C79" w:rsidRDefault="00755D2F" w:rsidP="00755D2F">
      <w:pPr>
        <w:numPr>
          <w:ilvl w:val="0"/>
          <w:numId w:val="1"/>
        </w:numPr>
        <w:jc w:val="both"/>
        <w:rPr>
          <w:b/>
        </w:rPr>
        <w:sectPr w:rsidR="00755D2F" w:rsidRPr="00F07C79" w:rsidSect="00755D2F">
          <w:headerReference w:type="first" r:id="rId11"/>
          <w:pgSz w:w="11906" w:h="16838"/>
          <w:pgMar w:top="1701" w:right="1134" w:bottom="1134" w:left="1701" w:header="709" w:footer="709" w:gutter="0"/>
          <w:pgNumType w:start="1"/>
          <w:cols w:space="708"/>
          <w:titlePg/>
          <w:docGrid w:linePitch="360"/>
        </w:sectPr>
      </w:pPr>
    </w:p>
    <w:p w14:paraId="1ED90D38" w14:textId="77777777" w:rsidR="00755D2F" w:rsidRDefault="00755D2F" w:rsidP="00755D2F">
      <w:pPr>
        <w:pStyle w:val="Ttulo"/>
        <w:numPr>
          <w:ilvl w:val="0"/>
          <w:numId w:val="2"/>
        </w:numPr>
      </w:pPr>
      <w:bookmarkStart w:id="1" w:name="_Toc12119128"/>
      <w:r w:rsidRPr="005D44B7">
        <w:lastRenderedPageBreak/>
        <w:t>INTRODUÇÃO</w:t>
      </w:r>
      <w:bookmarkEnd w:id="1"/>
    </w:p>
    <w:p w14:paraId="07DCCE0D" w14:textId="77777777" w:rsidR="00755D2F" w:rsidRPr="00CE28AE" w:rsidRDefault="00755D2F" w:rsidP="00755D2F">
      <w:pPr>
        <w:pStyle w:val="ABNTTexto"/>
      </w:pPr>
    </w:p>
    <w:p w14:paraId="3CD97EBF" w14:textId="0023FDA7" w:rsidR="00E3299C" w:rsidRPr="00A22B77" w:rsidRDefault="00E3299C" w:rsidP="00755D2F">
      <w:pPr>
        <w:pStyle w:val="ABNTTexto"/>
        <w:rPr>
          <w:b/>
        </w:rPr>
      </w:pPr>
      <w:r>
        <w:t xml:space="preserve">Nos últimos 20 anos, a quantidade de dados coletados dentro das empresas, em todas as frentes (operações, campanhas de </w:t>
      </w:r>
      <w:r w:rsidRPr="00E3299C">
        <w:rPr>
          <w:i/>
        </w:rPr>
        <w:t>marketing</w:t>
      </w:r>
      <w:r>
        <w:t xml:space="preserve">, manufatura, entre outros), tornou-se cada vez maior. Além disso, dados externos às organizações também tornaram-se cada vez mais fáceis de serem acessados. Esses fatores, combinados, permitiram o crescimento do interesse na criação de métodos para a extração de informações úteis e conhecimento a partir desses dados </w:t>
      </w:r>
      <w:r w:rsidR="00A22B77">
        <w:t>(</w:t>
      </w:r>
      <w:r w:rsidR="00871171">
        <w:rPr>
          <w:i/>
        </w:rPr>
        <w:t>PROVOST; FAWCETT, 2013</w:t>
      </w:r>
      <w:r w:rsidR="00871171">
        <w:t>).</w:t>
      </w:r>
    </w:p>
    <w:p w14:paraId="2F1F1999" w14:textId="06CCC857" w:rsidR="000046FC" w:rsidRPr="000046FC" w:rsidRDefault="00411C6A" w:rsidP="00755D2F">
      <w:pPr>
        <w:pStyle w:val="ABNTTexto"/>
        <w:rPr>
          <w:i/>
        </w:rPr>
      </w:pPr>
      <w:commentRangeStart w:id="2"/>
      <w:commentRangeStart w:id="3"/>
      <w:commentRangeStart w:id="4"/>
      <w:r w:rsidRPr="00E3299C">
        <w:t>Devido</w:t>
      </w:r>
      <w:r>
        <w:t xml:space="preserve"> a</w:t>
      </w:r>
      <w:r w:rsidR="00A22B77">
        <w:t xml:space="preserve"> esse interesse, </w:t>
      </w:r>
      <w:r>
        <w:t xml:space="preserve">o número de aplicações na área de </w:t>
      </w:r>
      <w:r w:rsidRPr="00411C6A">
        <w:rPr>
          <w:i/>
        </w:rPr>
        <w:t>Data Science</w:t>
      </w:r>
      <w:r>
        <w:t xml:space="preserve"> </w:t>
      </w:r>
      <w:r w:rsidR="00A22B77">
        <w:t xml:space="preserve">cresceu. </w:t>
      </w:r>
      <w:r w:rsidR="000046FC">
        <w:t xml:space="preserve">Esta área </w:t>
      </w:r>
      <w:r w:rsidR="007F085C">
        <w:t>tem como objetivo extrair conhecimento a partir de dados de forma automatizada, através de processos, princípios e técnicas bem definidas</w:t>
      </w:r>
      <w:r w:rsidR="0004559B">
        <w:t>.</w:t>
      </w:r>
      <w:r w:rsidR="000046FC">
        <w:t xml:space="preserve"> </w:t>
      </w:r>
      <w:r w:rsidR="0004559B">
        <w:rPr>
          <w:i/>
        </w:rPr>
        <w:t>M</w:t>
      </w:r>
      <w:r w:rsidR="000046FC">
        <w:rPr>
          <w:i/>
        </w:rPr>
        <w:t>achine learnin</w:t>
      </w:r>
      <w:r w:rsidR="0004559B">
        <w:rPr>
          <w:i/>
        </w:rPr>
        <w:t>g</w:t>
      </w:r>
      <w:r w:rsidR="0004559B">
        <w:t xml:space="preserve"> (em português, aprendizado de máquina), por sua vez,</w:t>
      </w:r>
      <w:r w:rsidR="0004559B">
        <w:rPr>
          <w:i/>
        </w:rPr>
        <w:t xml:space="preserve"> </w:t>
      </w:r>
      <w:r w:rsidR="0004559B">
        <w:t>compreende as áreas de ciências da computação</w:t>
      </w:r>
      <w:r w:rsidR="00292A2B">
        <w:t xml:space="preserve">, </w:t>
      </w:r>
      <w:r w:rsidR="0004559B">
        <w:t xml:space="preserve">estatística e outras, incluindo biologia e filosofia, de modo a tentar construir programas computacionais que aprendam sozinhos com experiências passadas </w:t>
      </w:r>
      <w:r w:rsidR="0004559B" w:rsidRPr="0004559B">
        <w:t>(MITCHELL, 1997)</w:t>
      </w:r>
      <w:r w:rsidR="0004559B">
        <w:t xml:space="preserve">. </w:t>
      </w:r>
      <w:r w:rsidR="000046FC" w:rsidRPr="0004559B">
        <w:t xml:space="preserve"> </w:t>
      </w:r>
      <w:commentRangeEnd w:id="2"/>
      <w:r w:rsidR="00AD0065">
        <w:rPr>
          <w:rStyle w:val="Refdecomentrio"/>
        </w:rPr>
        <w:commentReference w:id="2"/>
      </w:r>
      <w:commentRangeEnd w:id="3"/>
      <w:r w:rsidR="001542A2">
        <w:rPr>
          <w:rStyle w:val="Refdecomentrio"/>
        </w:rPr>
        <w:commentReference w:id="3"/>
      </w:r>
      <w:commentRangeEnd w:id="4"/>
      <w:r w:rsidR="006A6AF8">
        <w:rPr>
          <w:rStyle w:val="Refdecomentrio"/>
        </w:rPr>
        <w:commentReference w:id="4"/>
      </w:r>
    </w:p>
    <w:p w14:paraId="7EE03DCC" w14:textId="53DC4EEF" w:rsidR="00755D2F" w:rsidRDefault="00A22B77" w:rsidP="00755D2F">
      <w:pPr>
        <w:pStyle w:val="ABNTTexto"/>
      </w:pPr>
      <w:r>
        <w:t>A</w:t>
      </w:r>
      <w:r w:rsidR="000A7F70">
        <w:t xml:space="preserve"> correta análise e preparação dos dados</w:t>
      </w:r>
      <w:r w:rsidR="00411C6A">
        <w:t xml:space="preserve"> é </w:t>
      </w:r>
      <w:r w:rsidR="00E674A0">
        <w:t xml:space="preserve">essencial </w:t>
      </w:r>
      <w:r w:rsidR="00411C6A">
        <w:t>para</w:t>
      </w:r>
      <w:r w:rsidR="00B05B21">
        <w:t xml:space="preserve"> que as</w:t>
      </w:r>
      <w:r w:rsidR="00411C6A">
        <w:t xml:space="preserve"> aplicações</w:t>
      </w:r>
      <w:r>
        <w:t xml:space="preserve"> </w:t>
      </w:r>
      <w:r w:rsidR="00B05B21">
        <w:t xml:space="preserve">de aprendizado de máquina </w:t>
      </w:r>
      <w:r w:rsidR="00E674A0">
        <w:t xml:space="preserve">tenham bons resultados </w:t>
      </w:r>
      <w:r>
        <w:t>e, com o crescimento da utilização e da disponibilidade de dados, essa etapa torna-se cada vez mais importante</w:t>
      </w:r>
      <w:r w:rsidR="00411C6A">
        <w:t xml:space="preserve">. Grande parte do tempo de construção e teste de modelos estatísticos para ferramentas de </w:t>
      </w:r>
      <w:r w:rsidR="000046FC">
        <w:rPr>
          <w:i/>
        </w:rPr>
        <w:t>m</w:t>
      </w:r>
      <w:r w:rsidR="00411C6A">
        <w:rPr>
          <w:i/>
        </w:rPr>
        <w:t xml:space="preserve">achine </w:t>
      </w:r>
      <w:r w:rsidR="000046FC">
        <w:rPr>
          <w:i/>
        </w:rPr>
        <w:t>l</w:t>
      </w:r>
      <w:r w:rsidR="00411C6A">
        <w:rPr>
          <w:i/>
        </w:rPr>
        <w:t>earning</w:t>
      </w:r>
      <w:r w:rsidR="00411C6A">
        <w:t xml:space="preserve"> é gasto justamente nesta etapa de entendimento dos dados. </w:t>
      </w:r>
    </w:p>
    <w:p w14:paraId="7BAFC832" w14:textId="526CDEEB" w:rsidR="00411C6A" w:rsidRDefault="00411C6A" w:rsidP="00755D2F">
      <w:pPr>
        <w:pStyle w:val="ABNTTexto"/>
      </w:pPr>
      <w:r>
        <w:t xml:space="preserve">Em casos de projetos cujos dados não possuem tanta qualidade, isto é, </w:t>
      </w:r>
      <w:r w:rsidR="00E668EA">
        <w:t xml:space="preserve">estão em desacordo com o fenômeno a ser estudado/previsto ou estão faltando informações, é de suma importância </w:t>
      </w:r>
      <w:r w:rsidR="000A7F70">
        <w:t>re</w:t>
      </w:r>
      <w:r w:rsidR="00E668EA">
        <w:t xml:space="preserve">conhecer </w:t>
      </w:r>
      <w:r w:rsidR="000A7F70">
        <w:t>esses</w:t>
      </w:r>
      <w:r w:rsidR="00E668EA">
        <w:t xml:space="preserve"> d</w:t>
      </w:r>
      <w:r w:rsidR="000A7F70">
        <w:t>etalhes logo</w:t>
      </w:r>
      <w:r w:rsidR="00E668EA">
        <w:t xml:space="preserve"> no início do projeto. </w:t>
      </w:r>
      <w:r w:rsidR="00F12354">
        <w:t xml:space="preserve">Existem modelos de aprendizado de máquina que assumem determinadas distribuições dos dados de entrada </w:t>
      </w:r>
      <w:r w:rsidR="00F12354" w:rsidRPr="00F12354">
        <w:t>(MITCHELL, 1997)</w:t>
      </w:r>
      <w:r w:rsidR="00F12354">
        <w:t xml:space="preserve">. </w:t>
      </w:r>
      <w:r w:rsidR="00E668EA">
        <w:t xml:space="preserve">Por exemplo, ao se construir um modelo para seleção de um canal de cobrança para cada cliente de uma base de dados, </w:t>
      </w:r>
      <w:commentRangeStart w:id="5"/>
      <w:commentRangeStart w:id="6"/>
      <w:commentRangeStart w:id="7"/>
      <w:r w:rsidR="00E668EA">
        <w:t xml:space="preserve">o primeiro passo é entender se os dados </w:t>
      </w:r>
      <w:r w:rsidR="00E21EDC">
        <w:t>segue</w:t>
      </w:r>
      <w:r w:rsidR="00BD0566">
        <w:t>m</w:t>
      </w:r>
      <w:r w:rsidR="00E21EDC">
        <w:t xml:space="preserve"> a distribuição esperada pelo modelo escolhi</w:t>
      </w:r>
      <w:r w:rsidR="009A1C2D">
        <w:t>d</w:t>
      </w:r>
      <w:r w:rsidR="00E668EA">
        <w:t>o</w:t>
      </w:r>
      <w:commentRangeEnd w:id="5"/>
      <w:r w:rsidR="00E21EDC">
        <w:t xml:space="preserve"> e se está de acordo com o comportamento futuro a ser previsto</w:t>
      </w:r>
      <w:r w:rsidR="003E4737">
        <w:rPr>
          <w:rStyle w:val="Refdecomentrio"/>
        </w:rPr>
        <w:commentReference w:id="5"/>
      </w:r>
      <w:commentRangeEnd w:id="6"/>
      <w:r w:rsidR="00D52D5D">
        <w:rPr>
          <w:rStyle w:val="Refdecomentrio"/>
        </w:rPr>
        <w:commentReference w:id="6"/>
      </w:r>
      <w:commentRangeEnd w:id="7"/>
      <w:r w:rsidR="00292A2B">
        <w:rPr>
          <w:rStyle w:val="Refdecomentrio"/>
        </w:rPr>
        <w:commentReference w:id="7"/>
      </w:r>
      <w:r w:rsidR="00E668EA">
        <w:t>.</w:t>
      </w:r>
    </w:p>
    <w:p w14:paraId="21A02791" w14:textId="6AF73B4D" w:rsidR="00737089" w:rsidRDefault="00737089" w:rsidP="00755D2F">
      <w:pPr>
        <w:pStyle w:val="ABNTTexto"/>
      </w:pPr>
      <w:r>
        <w:t xml:space="preserve">Atualmente, </w:t>
      </w:r>
      <w:r w:rsidR="003E4737">
        <w:t xml:space="preserve">grande </w:t>
      </w:r>
      <w:r>
        <w:t xml:space="preserve">parte das empresas utilizam </w:t>
      </w:r>
      <w:r w:rsidR="003E4737">
        <w:t xml:space="preserve">ferramentas simples para realizar análise de dados. Um exemplo são </w:t>
      </w:r>
      <w:r w:rsidR="003E4737" w:rsidRPr="003E4737">
        <w:rPr>
          <w:i/>
        </w:rPr>
        <w:t>softwares</w:t>
      </w:r>
      <w:r w:rsidR="003E4737">
        <w:t xml:space="preserve"> para manipulação de planilhas, com</w:t>
      </w:r>
      <w:r w:rsidRPr="003E4737">
        <w:t>o</w:t>
      </w:r>
      <w:r>
        <w:t xml:space="preserve"> </w:t>
      </w:r>
      <w:r w:rsidR="003E4737">
        <w:t xml:space="preserve">o </w:t>
      </w:r>
      <w:r>
        <w:t>Microsft Office Excel</w:t>
      </w:r>
      <w:r w:rsidR="00C43810">
        <w:t xml:space="preserve"> </w:t>
      </w:r>
      <w:r w:rsidR="00C43810" w:rsidRPr="00C43810">
        <w:t>(</w:t>
      </w:r>
      <w:r w:rsidR="00871171" w:rsidRPr="00C43810">
        <w:t>ANDERSON; SWEENEY; WILLIAMS</w:t>
      </w:r>
      <w:r w:rsidR="00C43810" w:rsidRPr="00C43810">
        <w:t>, 2011)</w:t>
      </w:r>
      <w:r>
        <w:t xml:space="preserve">. Apesar de ser uma ferramenta bastante poderosa para esse </w:t>
      </w:r>
      <w:r w:rsidR="007B0533">
        <w:t>contexto</w:t>
      </w:r>
      <w:r>
        <w:t xml:space="preserve">, está longe de ser capaz de </w:t>
      </w:r>
      <w:r>
        <w:lastRenderedPageBreak/>
        <w:t xml:space="preserve">processar grandes quantidades de dados e construir modelagens robustas, devido às suas limitações de performance e compatibilidade. </w:t>
      </w:r>
    </w:p>
    <w:p w14:paraId="537190CD" w14:textId="7F71D160" w:rsidR="00AC4834" w:rsidRDefault="00E668EA" w:rsidP="006B09FE">
      <w:pPr>
        <w:pStyle w:val="ABNTTexto"/>
      </w:pPr>
      <w:r>
        <w:t xml:space="preserve">Deste modo, é proposta uma ferramenta para facilitar o rápido diagnóstico de </w:t>
      </w:r>
      <w:r>
        <w:rPr>
          <w:i/>
        </w:rPr>
        <w:t>datasets</w:t>
      </w:r>
      <w:r w:rsidR="00851AE8">
        <w:t>,</w:t>
      </w:r>
      <w:r>
        <w:t xml:space="preserve"> através da apresentação de dados básicos do </w:t>
      </w:r>
      <w:r>
        <w:rPr>
          <w:i/>
        </w:rPr>
        <w:t>dataset</w:t>
      </w:r>
      <w:r>
        <w:t xml:space="preserve"> e da</w:t>
      </w:r>
      <w:r w:rsidR="00851AE8">
        <w:t xml:space="preserve"> fácil</w:t>
      </w:r>
      <w:r>
        <w:t xml:space="preserve"> criação de visualizações</w:t>
      </w:r>
      <w:r w:rsidR="00851AE8">
        <w:t xml:space="preserve"> de informações gráficas</w:t>
      </w:r>
      <w:r>
        <w:t xml:space="preserve"> pelo usuário</w:t>
      </w:r>
      <w:r w:rsidR="00851AE8">
        <w:t>.</w:t>
      </w:r>
      <w:r w:rsidR="003E4737">
        <w:t xml:space="preserve"> Tal ferramenta é pensada de modo a ser facilmente conectada a bases existentes, realizando a leitura de arquivos em formato </w:t>
      </w:r>
      <w:r w:rsidR="003E4737">
        <w:rPr>
          <w:i/>
        </w:rPr>
        <w:t>.csv</w:t>
      </w:r>
      <w:r w:rsidR="003E4737">
        <w:t xml:space="preserve">. Com isso, ela poderá somar ao entendimento da realidade dos dados, de uma forma mais simples que a utilização de linhas de código. </w:t>
      </w:r>
    </w:p>
    <w:p w14:paraId="46CCD892" w14:textId="77777777" w:rsidR="00AC4834" w:rsidRDefault="00AC4834" w:rsidP="00AC4834">
      <w:pPr>
        <w:pStyle w:val="Ttulo"/>
        <w:numPr>
          <w:ilvl w:val="0"/>
          <w:numId w:val="2"/>
        </w:numPr>
      </w:pPr>
      <w:bookmarkStart w:id="8" w:name="_Toc12119129"/>
      <w:r>
        <w:t>ANÁLISE EXPLORATÓRIA DE DADOS</w:t>
      </w:r>
      <w:bookmarkEnd w:id="8"/>
    </w:p>
    <w:p w14:paraId="3B9D398C" w14:textId="77777777" w:rsidR="00AC4834" w:rsidRDefault="00AC4834" w:rsidP="00AC4834">
      <w:pPr>
        <w:pStyle w:val="ABNTTexto"/>
      </w:pPr>
    </w:p>
    <w:p w14:paraId="19B587E7" w14:textId="5347B473" w:rsidR="00AC4834" w:rsidRDefault="00AC4834" w:rsidP="00AC4834">
      <w:pPr>
        <w:pStyle w:val="ABNTTexto"/>
      </w:pPr>
      <w:r>
        <w:t xml:space="preserve">O termo Análise Exploratória de Dados (em inglês, </w:t>
      </w:r>
      <w:r>
        <w:rPr>
          <w:i/>
        </w:rPr>
        <w:t>Exploratory Data Analysis – EDA</w:t>
      </w:r>
      <w:r>
        <w:t xml:space="preserve">) refere-se ao entendimento das características e geração de inteligência e </w:t>
      </w:r>
      <w:r>
        <w:rPr>
          <w:i/>
        </w:rPr>
        <w:t>insights</w:t>
      </w:r>
      <w:r>
        <w:t xml:space="preserve"> com base na exploração dos dados disponíveis. Isto é, através de análises estatísticas e visualização das variáveis presentes nos conjuntos de dados, gerar valor e entendimento do fenômeno que gerou estes dados (</w:t>
      </w:r>
      <w:r w:rsidR="00871171">
        <w:t>TUKEY,</w:t>
      </w:r>
      <w:r>
        <w:t xml:space="preserve"> 1977)</w:t>
      </w:r>
      <w:r w:rsidR="00DD4660">
        <w:t>.</w:t>
      </w:r>
    </w:p>
    <w:p w14:paraId="642B6CCD" w14:textId="64514126" w:rsidR="00AC4834" w:rsidRDefault="00AC4834" w:rsidP="00AC4834">
      <w:pPr>
        <w:pStyle w:val="ABNTTexto"/>
      </w:pPr>
      <w:r>
        <w:t xml:space="preserve">A </w:t>
      </w:r>
      <w:r w:rsidRPr="00AC4834">
        <w:t xml:space="preserve">realização da EDA traz uma série de benefícios em relação ao entendimento dos dados disponíveis: detecção de erros nos </w:t>
      </w:r>
      <w:r w:rsidRPr="00AC4834">
        <w:rPr>
          <w:i/>
        </w:rPr>
        <w:t>datasets</w:t>
      </w:r>
      <w:r w:rsidRPr="00AC4834">
        <w:t xml:space="preserve">, validação de hipóteses, escolha do modelo estatístico a ser aplicado posteriormente e entendimento das variáveis de </w:t>
      </w:r>
      <w:r w:rsidRPr="00AC4834">
        <w:rPr>
          <w:i/>
        </w:rPr>
        <w:t xml:space="preserve">input </w:t>
      </w:r>
      <w:r w:rsidRPr="00AC4834">
        <w:t xml:space="preserve">e </w:t>
      </w:r>
      <w:r w:rsidRPr="00AC4834">
        <w:rPr>
          <w:i/>
        </w:rPr>
        <w:t>output</w:t>
      </w:r>
      <w:r w:rsidRPr="00AC4834">
        <w:t xml:space="preserve"> (</w:t>
      </w:r>
      <w:r w:rsidR="00871171" w:rsidRPr="00AC4834">
        <w:rPr>
          <w:i/>
        </w:rPr>
        <w:t>SELTMA</w:t>
      </w:r>
      <w:r w:rsidR="00871171">
        <w:rPr>
          <w:i/>
        </w:rPr>
        <w:t>N,</w:t>
      </w:r>
      <w:r w:rsidRPr="00AC4834">
        <w:rPr>
          <w:i/>
        </w:rPr>
        <w:t xml:space="preserve"> 2012</w:t>
      </w:r>
      <w:r w:rsidRPr="00AC4834">
        <w:t>)</w:t>
      </w:r>
      <w:r w:rsidR="00DD4660">
        <w:t>.</w:t>
      </w:r>
      <w:r w:rsidRPr="00AC4834">
        <w:t xml:space="preserve"> Assim, é notável a </w:t>
      </w:r>
      <w:r>
        <w:t>importância da realização da EDA para a aplicação de técnicas d</w:t>
      </w:r>
      <w:r w:rsidR="00CA2676">
        <w:t>e aprendizado de máquina</w:t>
      </w:r>
      <w:r>
        <w:t xml:space="preserve">, já que a mesma traz o entendimento necessário para que seja possível escolher entre os diversos modelos disponíveis aquele que melhor atende ao caso com os dados disponíveis. </w:t>
      </w:r>
    </w:p>
    <w:p w14:paraId="70F9E40A" w14:textId="279A4A1A" w:rsidR="00AC4834" w:rsidRDefault="009D78D1" w:rsidP="00AC4834">
      <w:pPr>
        <w:pStyle w:val="ABNTTexto"/>
      </w:pPr>
      <w:r>
        <w:t xml:space="preserve">Segundo matéria da revista Forbes </w:t>
      </w:r>
      <w:r w:rsidR="00CA2676" w:rsidRPr="00CA2676">
        <w:t>(BERNARD MARR, 2019)</w:t>
      </w:r>
      <w:r>
        <w:t xml:space="preserve">, a quantidade de dados produzida nunca foi tão grande, chegando a 2.5 quintilhões bytes de dados gerados todos os dias. Esse número é tão grande especialmente por conta da </w:t>
      </w:r>
      <w:r>
        <w:rPr>
          <w:i/>
        </w:rPr>
        <w:t>Internet of Things</w:t>
      </w:r>
      <w:r>
        <w:t xml:space="preserve"> (IoT, internet das coisas), mas outros contribuintes são serviços como previsão do tempo e entretenimento, as redes sociais e os meios de comunicação online. </w:t>
      </w:r>
    </w:p>
    <w:p w14:paraId="3DAE3F3B" w14:textId="77777777" w:rsidR="00380293" w:rsidRDefault="009D78D1" w:rsidP="00380293">
      <w:pPr>
        <w:pStyle w:val="ABNTTexto"/>
      </w:pPr>
      <w:r>
        <w:t xml:space="preserve">Deste modo, os dados coletados e disponibilizados hoje podem ser trabalhados e entendidos através da EDA, levando a melhores escolhas de modelos de </w:t>
      </w:r>
      <w:r>
        <w:rPr>
          <w:i/>
        </w:rPr>
        <w:t>machine learning</w:t>
      </w:r>
      <w:r>
        <w:t xml:space="preserve">, isto é, modelos que possam gerar bons resultados a partir dos dados de </w:t>
      </w:r>
      <w:r>
        <w:rPr>
          <w:i/>
        </w:rPr>
        <w:t>input</w:t>
      </w:r>
      <w:r>
        <w:t xml:space="preserve"> fornecidos, e gerando inteligência e </w:t>
      </w:r>
      <w:r>
        <w:rPr>
          <w:i/>
        </w:rPr>
        <w:t>insights</w:t>
      </w:r>
      <w:r>
        <w:t xml:space="preserve">. </w:t>
      </w:r>
    </w:p>
    <w:p w14:paraId="00DFBAE0" w14:textId="77777777" w:rsidR="00A40507" w:rsidRDefault="009D78D1" w:rsidP="00AC4834">
      <w:pPr>
        <w:pStyle w:val="ABNTTexto"/>
      </w:pPr>
      <w:r>
        <w:lastRenderedPageBreak/>
        <w:t xml:space="preserve">Dentro do mundo dos negócios, </w:t>
      </w:r>
      <w:r w:rsidR="00E83C09">
        <w:t xml:space="preserve">é citado o caso </w:t>
      </w:r>
      <w:r>
        <w:t>da rede</w:t>
      </w:r>
      <w:r w:rsidR="00E83C09">
        <w:t xml:space="preserve"> </w:t>
      </w:r>
      <w:r>
        <w:t>Wal-Mart, um dos maiores grupos de varejo do mundo</w:t>
      </w:r>
      <w:r w:rsidR="00EE12CE">
        <w:t>.</w:t>
      </w:r>
      <w:r w:rsidR="00E83C09">
        <w:t xml:space="preserve"> </w:t>
      </w:r>
      <w:r w:rsidR="00D15373">
        <w:t xml:space="preserve">Antes do furacão Frances atingir o estado da Florida, Estados Unidos, em 2004, segundo matéria do </w:t>
      </w:r>
      <w:r w:rsidR="00D15373">
        <w:rPr>
          <w:i/>
        </w:rPr>
        <w:t xml:space="preserve">The NewYork Times </w:t>
      </w:r>
      <w:r w:rsidR="00D15373" w:rsidRPr="00D15373">
        <w:t>(CONSTANCE L. HAYS, 2019)</w:t>
      </w:r>
      <w:r w:rsidR="00D15373">
        <w:t>, a CIO (</w:t>
      </w:r>
      <w:r w:rsidR="00D15373">
        <w:rPr>
          <w:i/>
        </w:rPr>
        <w:t>Chief Information Officer</w:t>
      </w:r>
      <w:r w:rsidR="00D15373">
        <w:t xml:space="preserve">) do Wal-Mart, Linda Dillman, solicitou à sua equipe análises para entender o que as lojas precisariam ter em estoque para que pudessem enfrentar o evento. </w:t>
      </w:r>
    </w:p>
    <w:p w14:paraId="60BC8DFA" w14:textId="16136393" w:rsidR="009D78D1" w:rsidRPr="00D15373" w:rsidRDefault="00D15373" w:rsidP="00AC4834">
      <w:pPr>
        <w:pStyle w:val="ABNTTexto"/>
      </w:pPr>
      <w:r>
        <w:t xml:space="preserve">O resultado destes estudos mostrou que não seriam necessários itens de sobrevivência, como lanternas, por exemplo. O principal item a ser estocado seria </w:t>
      </w:r>
      <w:r>
        <w:rPr>
          <w:i/>
        </w:rPr>
        <w:t>Pop-Tarts</w:t>
      </w:r>
      <w:r>
        <w:t>, doces industrializados vendidos nos Estados Unidos, surpreendendo os executivos da rede. Assim, é possível ver que decisões tomadas de forma orientada a dados</w:t>
      </w:r>
      <w:r w:rsidR="00387EA4">
        <w:t xml:space="preserve">, através da EDA e </w:t>
      </w:r>
      <w:r w:rsidR="00387EA4">
        <w:rPr>
          <w:i/>
        </w:rPr>
        <w:t>Data Science</w:t>
      </w:r>
      <w:r w:rsidR="00387EA4">
        <w:t>,</w:t>
      </w:r>
      <w:r>
        <w:t xml:space="preserve"> podem </w:t>
      </w:r>
      <w:r w:rsidR="00C5617B">
        <w:t>beneficar</w:t>
      </w:r>
      <w:r>
        <w:t xml:space="preserve"> os resultados da empresa. </w:t>
      </w:r>
    </w:p>
    <w:p w14:paraId="3C9F9DF7" w14:textId="77777777" w:rsidR="00380293" w:rsidRDefault="00380293" w:rsidP="00AC4834">
      <w:pPr>
        <w:pStyle w:val="ABNTTexto"/>
      </w:pPr>
    </w:p>
    <w:p w14:paraId="527BE705" w14:textId="77777777" w:rsidR="00380293" w:rsidRDefault="00380293" w:rsidP="008C3037">
      <w:pPr>
        <w:pStyle w:val="Ttulo"/>
        <w:numPr>
          <w:ilvl w:val="0"/>
          <w:numId w:val="2"/>
        </w:numPr>
      </w:pPr>
      <w:bookmarkStart w:id="9" w:name="_Toc12119130"/>
      <w:r>
        <w:t>LEVANTAMENTO DE FERRAMENTAS PARA ANÁLISE DE DATASETS</w:t>
      </w:r>
      <w:bookmarkEnd w:id="9"/>
    </w:p>
    <w:p w14:paraId="765A7FEF" w14:textId="77777777" w:rsidR="008C3037" w:rsidRPr="008C3037" w:rsidRDefault="008C3037" w:rsidP="008C3037"/>
    <w:p w14:paraId="08EADADB" w14:textId="77777777" w:rsidR="008E5D9F" w:rsidRDefault="008C3037" w:rsidP="008E5D9F">
      <w:pPr>
        <w:pStyle w:val="ABNTTexto"/>
      </w:pPr>
      <w:r>
        <w:t>Foi levantada uma</w:t>
      </w:r>
      <w:r w:rsidR="00380293">
        <w:t xml:space="preserve"> ferramenta disponíve</w:t>
      </w:r>
      <w:r>
        <w:t>l</w:t>
      </w:r>
      <w:r w:rsidR="00380293">
        <w:t xml:space="preserve"> para</w:t>
      </w:r>
      <w:r>
        <w:t xml:space="preserve"> a realização de análise exploratória de dados</w:t>
      </w:r>
      <w:r w:rsidR="00380293">
        <w:t xml:space="preserve">: </w:t>
      </w:r>
      <w:r w:rsidR="00D670B9">
        <w:t>DataExplore</w:t>
      </w:r>
      <w:r w:rsidR="00380293">
        <w:t xml:space="preserve">, construída pelo Dr. </w:t>
      </w:r>
      <w:r w:rsidR="00D670B9">
        <w:t>Damien Far</w:t>
      </w:r>
      <w:r w:rsidR="00BD7120">
        <w:t>r</w:t>
      </w:r>
      <w:r w:rsidR="00D670B9">
        <w:t>ell</w:t>
      </w:r>
      <w:r w:rsidR="00BD7120">
        <w:t xml:space="preserve"> (2016)</w:t>
      </w:r>
      <w:r>
        <w:t xml:space="preserve">. </w:t>
      </w:r>
      <w:r w:rsidR="008E5D9F">
        <w:t xml:space="preserve">Além disso, é realizada uma comparação com o </w:t>
      </w:r>
      <w:r w:rsidR="008E5D9F">
        <w:rPr>
          <w:i/>
        </w:rPr>
        <w:t>software</w:t>
      </w:r>
      <w:r w:rsidR="008E5D9F">
        <w:t xml:space="preserve"> Microsoft Office Excel, comumente utilizado</w:t>
      </w:r>
      <w:r w:rsidR="00E24C57">
        <w:t xml:space="preserve"> no ambiente corporativo </w:t>
      </w:r>
      <w:r w:rsidR="008E5D9F">
        <w:t xml:space="preserve">como ferramenta para realizar análises exploratórias rápidas. </w:t>
      </w:r>
    </w:p>
    <w:p w14:paraId="34DAADBF" w14:textId="77777777" w:rsidR="00D94859" w:rsidRDefault="009C1654" w:rsidP="008E5D9F">
      <w:pPr>
        <w:pStyle w:val="ABNTTexto"/>
      </w:pPr>
      <w:r>
        <w:t>A ferr</w:t>
      </w:r>
      <w:r w:rsidR="00882678">
        <w:t xml:space="preserve">amenta DataExplore foi proposta devido à necessidade, segundo o autor, de uma forma mais simples de analisar os dados dentro da ciência. Atualmente, as duas formas mais utilizadas são o Excel e os </w:t>
      </w:r>
      <w:r w:rsidR="00882678">
        <w:rPr>
          <w:i/>
        </w:rPr>
        <w:t>scripts</w:t>
      </w:r>
      <w:r w:rsidR="00882678">
        <w:t xml:space="preserve"> criados através de linguagens de programação, tais quais R e Python. </w:t>
      </w:r>
    </w:p>
    <w:p w14:paraId="444835FA" w14:textId="7999A7B8" w:rsidR="009C1654" w:rsidRDefault="00882678" w:rsidP="008E5D9F">
      <w:pPr>
        <w:pStyle w:val="ABNTTexto"/>
      </w:pPr>
      <w:r>
        <w:t xml:space="preserve">A primeira opção permite que o usuário analise e gere visualizações gráficas, mas apresenta limitações </w:t>
      </w:r>
      <w:r w:rsidR="00D94859">
        <w:t xml:space="preserve">de capacidade, </w:t>
      </w:r>
      <w:commentRangeStart w:id="10"/>
      <w:r w:rsidR="00D94859">
        <w:t xml:space="preserve">como </w:t>
      </w:r>
      <w:r w:rsidR="00AD0065">
        <w:t xml:space="preserve">o número máximo </w:t>
      </w:r>
      <w:r w:rsidR="00D94859">
        <w:t>de linhas</w:t>
      </w:r>
      <w:r w:rsidR="00AD0065">
        <w:t xml:space="preserve"> que uma planilha pode ter (</w:t>
      </w:r>
      <w:r w:rsidR="00AD0065" w:rsidRPr="00AD0065">
        <w:t>1048576</w:t>
      </w:r>
      <w:r w:rsidR="00AD0065">
        <w:t xml:space="preserve"> linhas na versão 16.26, 2019)</w:t>
      </w:r>
      <w:r w:rsidR="00D94859">
        <w:t xml:space="preserve"> </w:t>
      </w:r>
      <w:commentRangeEnd w:id="10"/>
      <w:r w:rsidR="000945A3">
        <w:rPr>
          <w:rStyle w:val="Refdecomentrio"/>
        </w:rPr>
        <w:commentReference w:id="10"/>
      </w:r>
      <w:r w:rsidR="00D94859">
        <w:t xml:space="preserve">e opções limitadas de funcionalidades, </w:t>
      </w:r>
      <w:r>
        <w:t>e dificuldades de implementação</w:t>
      </w:r>
      <w:r w:rsidR="00D94859">
        <w:t>, como o cruzamento de bases,</w:t>
      </w:r>
      <w:r>
        <w:t xml:space="preserve"> em relação à segunda. Além disso, não fornece uma forma segura de análise dos dados, já que esta tarefa ocorre no mesmo ambiente que os dados originais são armazenados, possibilitando mudanças na informação original. </w:t>
      </w:r>
    </w:p>
    <w:p w14:paraId="214B9D80" w14:textId="4E454D53" w:rsidR="00882678" w:rsidRDefault="00882678" w:rsidP="008E5D9F">
      <w:pPr>
        <w:pStyle w:val="ABNTTexto"/>
      </w:pPr>
      <w:r>
        <w:t xml:space="preserve">Quanto à segunda opção citada pelo autor, as linguagens de programação são, para muitos usuários, </w:t>
      </w:r>
      <w:r w:rsidR="000945A3">
        <w:t xml:space="preserve">de </w:t>
      </w:r>
      <w:r>
        <w:t>di</w:t>
      </w:r>
      <w:r w:rsidR="000945A3">
        <w:t>fícil</w:t>
      </w:r>
      <w:r>
        <w:t xml:space="preserve"> compreensão e utilização, desfavorecendo a utilização das </w:t>
      </w:r>
      <w:r>
        <w:lastRenderedPageBreak/>
        <w:t xml:space="preserve">mesmas. Assim, por mais que sejam uma opção que oferece maleabilidade de uso, pois permitem que o usuário controle por inteiro tanto a análise quanto a geração de visualizações, acabam não sendo escolhidas por alguns usuários. </w:t>
      </w:r>
    </w:p>
    <w:p w14:paraId="6CE5FDA1" w14:textId="77777777" w:rsidR="00882678" w:rsidRDefault="00882678" w:rsidP="008E5D9F">
      <w:pPr>
        <w:pStyle w:val="ABNTTexto"/>
      </w:pPr>
      <w:r>
        <w:t xml:space="preserve">Deste modo, Dr. Damien Farrell constrói uma ferramenta </w:t>
      </w:r>
      <w:r w:rsidR="00D94859">
        <w:rPr>
          <w:i/>
        </w:rPr>
        <w:t xml:space="preserve">open-source </w:t>
      </w:r>
      <w:r>
        <w:t xml:space="preserve">que permite o cruzamento de bases de dados, gerando novas visões das informações, e a geração de visualizações gráficas de forma simples, sem exigir que o usuário tenha habilidades de programação. Ainda, o DataExplore é capaz de armazenar como as visualizações foram geradas, para que seja possível replicar uma mesma tarefa no futuro. </w:t>
      </w:r>
    </w:p>
    <w:p w14:paraId="4E400A4A" w14:textId="77777777" w:rsidR="00A3234A" w:rsidRPr="00A3234A" w:rsidRDefault="00A3234A" w:rsidP="008E5D9F">
      <w:pPr>
        <w:pStyle w:val="ABNTTexto"/>
      </w:pPr>
      <w:r>
        <w:t xml:space="preserve">Tais características do DataExplore tornam esta ferramenta muito interessante para utilização, especialmente por usuários que não conhecem tanto de programação e que estão em busca de uma forma de gerar visualizações gráficas de qualidade com facilidade. </w:t>
      </w:r>
    </w:p>
    <w:p w14:paraId="09D79C04" w14:textId="77777777" w:rsidR="009C1654" w:rsidRPr="008E5D9F" w:rsidRDefault="00D94859" w:rsidP="008C3037">
      <w:pPr>
        <w:pStyle w:val="ABNTTexto"/>
      </w:pPr>
      <w:r>
        <w:t xml:space="preserve">Além dos pontos negativos do </w:t>
      </w:r>
      <w:r>
        <w:rPr>
          <w:i/>
        </w:rPr>
        <w:t>software</w:t>
      </w:r>
      <w:r>
        <w:t xml:space="preserve"> Excel citados anteriormente (limitações de uso e dificuldades para implementação)</w:t>
      </w:r>
      <w:r w:rsidR="00A3234A">
        <w:t>,</w:t>
      </w:r>
      <w:r>
        <w:t xml:space="preserve"> esta ferramenta possui um custo de utilização</w:t>
      </w:r>
      <w:r w:rsidR="00A3234A">
        <w:t xml:space="preserve"> (o que torna soluções </w:t>
      </w:r>
      <w:r w:rsidR="00A3234A">
        <w:rPr>
          <w:i/>
        </w:rPr>
        <w:t>open-</w:t>
      </w:r>
      <w:r w:rsidR="00A3234A" w:rsidRPr="00A3234A">
        <w:rPr>
          <w:i/>
        </w:rPr>
        <w:t>sourc</w:t>
      </w:r>
      <w:r w:rsidR="00A3234A">
        <w:rPr>
          <w:i/>
        </w:rPr>
        <w:t>e</w:t>
      </w:r>
      <w:r w:rsidR="00A3234A" w:rsidRPr="00A3234A">
        <w:t>,</w:t>
      </w:r>
      <w:r w:rsidR="00A3234A">
        <w:t xml:space="preserve"> </w:t>
      </w:r>
      <w:r w:rsidR="00A3234A" w:rsidRPr="00A3234A">
        <w:t>como</w:t>
      </w:r>
      <w:r w:rsidR="00A3234A">
        <w:t xml:space="preserve"> o DataExplore, mais atrativas)</w:t>
      </w:r>
      <w:r>
        <w:t xml:space="preserve">. </w:t>
      </w:r>
      <w:r w:rsidR="00A3234A">
        <w:t xml:space="preserve">Estas características fazem com que a mesma não seja a melhor opção para análise exploratória de dados, mesmo que seja uma das mais utilizadas no mercado. </w:t>
      </w:r>
    </w:p>
    <w:p w14:paraId="2F8904D8" w14:textId="77777777" w:rsidR="00380293" w:rsidRDefault="007800DD" w:rsidP="00AC4834">
      <w:pPr>
        <w:pStyle w:val="ABNTTexto"/>
      </w:pPr>
      <w:r>
        <w:t>Ferramentas</w:t>
      </w:r>
      <w:r w:rsidR="00983748">
        <w:t xml:space="preserve"> corporativas </w:t>
      </w:r>
      <w:r>
        <w:t>de visualização de dados como Tableau</w:t>
      </w:r>
      <w:r w:rsidR="00983748">
        <w:rPr>
          <w:rStyle w:val="Refdenotaderodap"/>
        </w:rPr>
        <w:footnoteReference w:id="1"/>
      </w:r>
      <w:r>
        <w:t xml:space="preserve"> e Power BI</w:t>
      </w:r>
      <w:r w:rsidR="00983748">
        <w:rPr>
          <w:rStyle w:val="Refdenotaderodap"/>
        </w:rPr>
        <w:footnoteReference w:id="2"/>
      </w:r>
      <w:r>
        <w:t xml:space="preserve"> </w:t>
      </w:r>
      <w:r w:rsidR="0051136C">
        <w:t xml:space="preserve">também </w:t>
      </w:r>
      <w:r>
        <w:t xml:space="preserve">podem ser utilizadas para o fim de análise exploratória de dados. </w:t>
      </w:r>
      <w:r w:rsidR="0051136C">
        <w:t xml:space="preserve">Elas oferecerem meios para realizar cruzamento de bases e adicionar colunas calculadas, por exemplo, tendo como </w:t>
      </w:r>
      <w:r w:rsidR="0051136C">
        <w:rPr>
          <w:i/>
        </w:rPr>
        <w:t xml:space="preserve">inputs </w:t>
      </w:r>
      <w:r w:rsidR="0051136C" w:rsidRPr="0051136C">
        <w:rPr>
          <w:i/>
        </w:rPr>
        <w:t>datasets</w:t>
      </w:r>
      <w:r w:rsidR="0051136C">
        <w:t xml:space="preserve"> em bases do SQL Server, arquivos </w:t>
      </w:r>
      <w:r w:rsidR="0051136C">
        <w:rPr>
          <w:i/>
        </w:rPr>
        <w:t xml:space="preserve">.xlsm </w:t>
      </w:r>
      <w:r w:rsidR="0051136C">
        <w:t xml:space="preserve">do Excel, </w:t>
      </w:r>
      <w:r w:rsidR="0051136C">
        <w:rPr>
          <w:i/>
        </w:rPr>
        <w:t xml:space="preserve">.accdb </w:t>
      </w:r>
      <w:r w:rsidR="0051136C">
        <w:t xml:space="preserve">do Microsoft Access, entre outros. </w:t>
      </w:r>
      <w:r w:rsidRPr="0051136C">
        <w:t>Entretanto</w:t>
      </w:r>
      <w:r>
        <w:t xml:space="preserve">, devido às suas funcionalidades principais serem a criação de </w:t>
      </w:r>
      <w:r>
        <w:rPr>
          <w:i/>
        </w:rPr>
        <w:t>dashboards online</w:t>
      </w:r>
      <w:r w:rsidR="0051136C">
        <w:rPr>
          <w:i/>
        </w:rPr>
        <w:t xml:space="preserve"> </w:t>
      </w:r>
      <w:r w:rsidR="0051136C">
        <w:t>(i.e., painéis para acompanhamento de dados em tempo real)</w:t>
      </w:r>
      <w:r>
        <w:t>, optou-se por não considerar as mesmas como opções para comparação</w:t>
      </w:r>
      <w:r w:rsidR="009D1C7A">
        <w:t xml:space="preserve"> neste trabalho</w:t>
      </w:r>
      <w:r>
        <w:t>.</w:t>
      </w:r>
    </w:p>
    <w:p w14:paraId="368B9F92" w14:textId="77777777" w:rsidR="007800DD" w:rsidRPr="007800DD" w:rsidRDefault="007800DD" w:rsidP="00AC4834">
      <w:pPr>
        <w:pStyle w:val="ABNTTexto"/>
      </w:pPr>
    </w:p>
    <w:p w14:paraId="25757A5C" w14:textId="77777777" w:rsidR="00380293" w:rsidRDefault="00380293" w:rsidP="00380293">
      <w:pPr>
        <w:pStyle w:val="Ttulo"/>
        <w:numPr>
          <w:ilvl w:val="0"/>
          <w:numId w:val="2"/>
        </w:numPr>
      </w:pPr>
      <w:bookmarkStart w:id="11" w:name="_Toc12119131"/>
      <w:r>
        <w:t>VISUALIZAÇÕES GRÁFICAS A SEREM CONTEMPLADAS NA FERRAMENTA</w:t>
      </w:r>
      <w:bookmarkEnd w:id="11"/>
    </w:p>
    <w:p w14:paraId="26E3D87E" w14:textId="77777777" w:rsidR="00842159" w:rsidRDefault="00842159" w:rsidP="00946CE9">
      <w:pPr>
        <w:pStyle w:val="ABNTTexto"/>
      </w:pPr>
    </w:p>
    <w:p w14:paraId="0DF50EAD" w14:textId="350F717F" w:rsidR="00842159" w:rsidRDefault="00F91718" w:rsidP="00842159">
      <w:pPr>
        <w:pStyle w:val="ABNTTexto"/>
      </w:pPr>
      <w:r>
        <w:lastRenderedPageBreak/>
        <w:t xml:space="preserve">Para atingir o objetivo da ferramenta de permitir realizar análise exploratória dos dados e entender melhor o comportamento das variáveis no </w:t>
      </w:r>
      <w:r w:rsidRPr="00F91718">
        <w:rPr>
          <w:i/>
        </w:rPr>
        <w:t>dataset</w:t>
      </w:r>
      <w:r>
        <w:t>, foram escolhidas e revisadas visualizações</w:t>
      </w:r>
      <w:r w:rsidR="00C910E3">
        <w:t xml:space="preserve"> gráficas</w:t>
      </w:r>
      <w:r w:rsidR="002635A4">
        <w:t xml:space="preserve"> </w:t>
      </w:r>
      <w:r>
        <w:t xml:space="preserve">e funções estatísticas. </w:t>
      </w:r>
    </w:p>
    <w:p w14:paraId="0D40BF78" w14:textId="1F4E6477" w:rsidR="00664AB0" w:rsidRDefault="00664AB0" w:rsidP="00842159">
      <w:pPr>
        <w:pStyle w:val="ABNTTexto"/>
      </w:pPr>
      <w:r>
        <w:t xml:space="preserve">Os dados utilizados para geração dos exemplos apresentados nas próximas seções </w:t>
      </w:r>
      <w:r w:rsidR="008E4A49">
        <w:t xml:space="preserve">foram obtidos através da </w:t>
      </w:r>
      <w:r>
        <w:t>plataforma Kaggle</w:t>
      </w:r>
      <w:r>
        <w:rPr>
          <w:rStyle w:val="Refdenotaderodap"/>
        </w:rPr>
        <w:footnoteReference w:id="3"/>
      </w:r>
      <w:r>
        <w:t>.</w:t>
      </w:r>
      <w:r w:rsidR="008E4A49">
        <w:t xml:space="preserve"> Nela, é possível, entre outras coisas, enxergar uma prévia dos dados, o conjunto de meta-dados e descrições das bases que são disponibilizadas, além de ser possível realizar </w:t>
      </w:r>
      <w:r w:rsidR="008E4A49">
        <w:rPr>
          <w:i/>
        </w:rPr>
        <w:t>download</w:t>
      </w:r>
      <w:r w:rsidR="008E4A49">
        <w:t xml:space="preserve"> dos </w:t>
      </w:r>
      <w:r w:rsidR="008E4A49">
        <w:rPr>
          <w:i/>
        </w:rPr>
        <w:t>datasets</w:t>
      </w:r>
      <w:r w:rsidR="008E4A49">
        <w:t xml:space="preserve"> em </w:t>
      </w:r>
      <w:r w:rsidR="000737AD">
        <w:t>.</w:t>
      </w:r>
      <w:r w:rsidR="008E4A49" w:rsidRPr="000737AD">
        <w:rPr>
          <w:i/>
        </w:rPr>
        <w:t>csv</w:t>
      </w:r>
      <w:r w:rsidR="008E169D">
        <w:t>.</w:t>
      </w:r>
    </w:p>
    <w:p w14:paraId="07FE100D" w14:textId="77777777" w:rsidR="004D2E07" w:rsidRPr="008E4A49" w:rsidRDefault="004D2E07" w:rsidP="00842159">
      <w:pPr>
        <w:pStyle w:val="ABNTTexto"/>
      </w:pPr>
      <w:r>
        <w:t xml:space="preserve">A geração dos gráficos </w:t>
      </w:r>
      <w:r w:rsidR="00A71FC8">
        <w:t>apresentados</w:t>
      </w:r>
      <w:r w:rsidR="00CD1AD7">
        <w:t xml:space="preserve"> como exemplo</w:t>
      </w:r>
      <w:r w:rsidR="00A71FC8">
        <w:t>s</w:t>
      </w:r>
      <w:r w:rsidR="00CD1AD7">
        <w:t xml:space="preserve"> </w:t>
      </w:r>
      <w:r>
        <w:t xml:space="preserve">foi realizada utilizando a linguagem de programação Python. A biblioteca para leitura e organização dos dados foi a Pandas, enquanto que aquela utilizada para construção das visualizações foi a Seaborn. </w:t>
      </w:r>
    </w:p>
    <w:p w14:paraId="38BA71B4" w14:textId="77777777" w:rsidR="00F91718" w:rsidRPr="00380293" w:rsidRDefault="00F91718" w:rsidP="00380293">
      <w:pPr>
        <w:pStyle w:val="ABNTTexto"/>
      </w:pPr>
    </w:p>
    <w:p w14:paraId="63A8DBF5" w14:textId="77777777" w:rsidR="00F91718" w:rsidRDefault="00D64000" w:rsidP="00F91718">
      <w:pPr>
        <w:pStyle w:val="Ttulo"/>
        <w:numPr>
          <w:ilvl w:val="1"/>
          <w:numId w:val="2"/>
        </w:numPr>
      </w:pPr>
      <w:bookmarkStart w:id="12" w:name="_Toc12119132"/>
      <w:r>
        <w:t>CONCEITOS ESTATÍSTICOS BÁSICOS</w:t>
      </w:r>
      <w:bookmarkEnd w:id="12"/>
      <w:r>
        <w:t xml:space="preserve"> </w:t>
      </w:r>
    </w:p>
    <w:p w14:paraId="600B307A" w14:textId="77777777" w:rsidR="002E553A" w:rsidRDefault="000F3BF8" w:rsidP="00DA2631">
      <w:pPr>
        <w:pStyle w:val="ABNTTexto"/>
      </w:pPr>
      <w:r>
        <w:t>Para o entendimento das visualizações e das informações dadas através das mesmas, primeiro faz-se necessário entender os principais conceitos estatísticos envolvidos. Somente através dos mesmos é possível compreender o comportamento das variáveis presentes ou derivadas do conjunto de dados em análise</w:t>
      </w:r>
      <w:r w:rsidR="00842159">
        <w:t xml:space="preserve"> e interpretar corretamente as visualizações gráficas</w:t>
      </w:r>
      <w:r>
        <w:t xml:space="preserve">. </w:t>
      </w:r>
    </w:p>
    <w:p w14:paraId="284F966F" w14:textId="6DEB5903" w:rsidR="009906B1" w:rsidRDefault="009906B1" w:rsidP="00DA2631">
      <w:pPr>
        <w:pStyle w:val="ABNTTexto"/>
      </w:pPr>
      <w:r>
        <w:t xml:space="preserve">Essencialmente, existem dois tipos de dados estatísticos: os numéricos (ou quantitativos) e os categóricos (ou qualitativos). Os primeiros podem ser medidos de forma contínua, como a velocidade de um carro ao longo do tempo ou a frequência de transmissão de dados através de uma conexão de rede, ou discreta, </w:t>
      </w:r>
      <w:commentRangeStart w:id="13"/>
      <w:r>
        <w:t>como o número de ocorrências de tornados</w:t>
      </w:r>
      <w:r w:rsidR="005F4751">
        <w:t xml:space="preserve"> em uma dada região</w:t>
      </w:r>
      <w:r>
        <w:t xml:space="preserve"> ou a quantidade de vendas realizadas </w:t>
      </w:r>
      <w:r w:rsidR="005F4751">
        <w:t>em determinada plataforma de vendas</w:t>
      </w:r>
      <w:r>
        <w:t xml:space="preserve">. </w:t>
      </w:r>
      <w:commentRangeEnd w:id="13"/>
      <w:r w:rsidR="00715E62">
        <w:rPr>
          <w:rStyle w:val="Refdecomentrio"/>
        </w:rPr>
        <w:commentReference w:id="13"/>
      </w:r>
    </w:p>
    <w:p w14:paraId="104AD933" w14:textId="3783BF3A" w:rsidR="00EE21C0" w:rsidRDefault="0062352E" w:rsidP="00EE21C0">
      <w:pPr>
        <w:pStyle w:val="ABNTTexto"/>
      </w:pPr>
      <w:r>
        <w:t xml:space="preserve">Os </w:t>
      </w:r>
      <w:r w:rsidR="00496A4F">
        <w:t>categóricos</w:t>
      </w:r>
      <w:r>
        <w:t xml:space="preserve"> representam classes e possuem um conjunto finito de possibilidades a serem assumidas. Essas categorias podem ser os estados brasileiros</w:t>
      </w:r>
      <w:r w:rsidR="00EE21C0">
        <w:t xml:space="preserve"> (“SP”, ”RJ”, “ES”, etc.) ou o canal de vendas por onde um dado cliente realizou sua compra (“loja física”, “</w:t>
      </w:r>
      <w:r w:rsidR="00EE21C0">
        <w:rPr>
          <w:i/>
        </w:rPr>
        <w:t>e-commerce</w:t>
      </w:r>
      <w:r w:rsidR="00EE21C0">
        <w:t xml:space="preserve">”, “televendas”). A variável categórica pode ser binária, indicando se um dado elemento pertence ou não à </w:t>
      </w:r>
      <w:r w:rsidR="00964026">
        <w:t>classe representada</w:t>
      </w:r>
      <w:r w:rsidR="00EE21C0">
        <w:t xml:space="preserve">, como no caso de uma variável que indica se o usuário é ou não administrador de um dado sistema </w:t>
      </w:r>
      <w:r w:rsidR="00EE21C0">
        <w:lastRenderedPageBreak/>
        <w:t>(“1” ou “0”, “sim” ou “não”, “</w:t>
      </w:r>
      <w:r w:rsidR="00EE21C0" w:rsidRPr="00EE21C0">
        <w:rPr>
          <w:i/>
        </w:rPr>
        <w:t>true</w:t>
      </w:r>
      <w:r w:rsidR="00EE21C0">
        <w:t>” ou “</w:t>
      </w:r>
      <w:r w:rsidR="00EE21C0" w:rsidRPr="00EE21C0">
        <w:rPr>
          <w:i/>
        </w:rPr>
        <w:t>false</w:t>
      </w:r>
      <w:r w:rsidR="00EE21C0">
        <w:t xml:space="preserve">”). Ainda, pode ser ordinal, indicando ordem entre os elementos, como a colocação de pilotos de Fórmula 1 após uma corrida. </w:t>
      </w:r>
    </w:p>
    <w:p w14:paraId="227B27D6" w14:textId="77777777" w:rsidR="00EE21C0" w:rsidRPr="00600A5D" w:rsidRDefault="00EE21C0" w:rsidP="00EE21C0">
      <w:pPr>
        <w:pStyle w:val="ABNTTexto"/>
        <w:rPr>
          <w:color w:val="000000" w:themeColor="text1"/>
        </w:rPr>
      </w:pPr>
      <w:r>
        <w:t xml:space="preserve">Para melhor entender o comportamento </w:t>
      </w:r>
      <w:r w:rsidR="00D87202">
        <w:t>das</w:t>
      </w:r>
      <w:r>
        <w:t xml:space="preserve"> variáveis </w:t>
      </w:r>
      <w:r w:rsidR="00D87202">
        <w:t xml:space="preserve">numéricas </w:t>
      </w:r>
      <w:r>
        <w:t xml:space="preserve">e o que elas representam, são utilizadas medidas estatísticas como a média, mediana e a moda, entre outros. Cada uma delas possui uma sensibilidade diferente aos dados e fornecem informações sobre a distribuição dos mesmos. </w:t>
      </w:r>
    </w:p>
    <w:p w14:paraId="69B3F9F5" w14:textId="77777777" w:rsidR="00AC54B0" w:rsidRPr="00600A5D" w:rsidRDefault="000F3BF8" w:rsidP="00DA2631">
      <w:pPr>
        <w:pStyle w:val="ABNTTexto"/>
        <w:rPr>
          <w:color w:val="000000" w:themeColor="text1"/>
        </w:rPr>
      </w:pPr>
      <w:r w:rsidRPr="00600A5D">
        <w:rPr>
          <w:color w:val="000000" w:themeColor="text1"/>
        </w:rPr>
        <w:t>A média representa</w:t>
      </w:r>
      <w:r w:rsidR="002237D4" w:rsidRPr="00600A5D">
        <w:rPr>
          <w:color w:val="000000" w:themeColor="text1"/>
        </w:rPr>
        <w:t xml:space="preserve"> a soma de todos os valores do conjunto dividido pelo número de elementos no mesmo</w:t>
      </w:r>
      <w:r w:rsidR="00AC54B0" w:rsidRPr="00600A5D">
        <w:rPr>
          <w:color w:val="000000" w:themeColor="text1"/>
        </w:rPr>
        <w:t xml:space="preserve">. </w:t>
      </w:r>
    </w:p>
    <w:p w14:paraId="38891534" w14:textId="77777777" w:rsidR="002237D4" w:rsidRPr="00600A5D" w:rsidRDefault="00984C95" w:rsidP="00600A5D">
      <w:pPr>
        <w:pStyle w:val="Legenda"/>
        <w:jc w:val="right"/>
        <w:rPr>
          <w:color w:val="000000" w:themeColor="text1"/>
        </w:rPr>
      </w:pPr>
      <m:oMath>
        <m:acc>
          <m:accPr>
            <m:chr m:val="̅"/>
            <m:ctrlPr>
              <w:rPr>
                <w:rFonts w:ascii="Cambria Math" w:hAnsi="Cambria Math"/>
                <w:iCs w:val="0"/>
                <w:color w:val="000000" w:themeColor="text1"/>
                <w:sz w:val="28"/>
                <w:szCs w:val="24"/>
              </w:rPr>
            </m:ctrlPr>
          </m:accPr>
          <m:e>
            <m:r>
              <w:rPr>
                <w:rFonts w:ascii="Cambria Math" w:hAnsi="Cambria Math"/>
                <w:color w:val="000000" w:themeColor="text1"/>
                <w:sz w:val="28"/>
                <w:szCs w:val="24"/>
              </w:rPr>
              <m:t>x</m:t>
            </m:r>
          </m:e>
        </m:acc>
        <m:r>
          <w:rPr>
            <w:rFonts w:ascii="Cambria Math" w:hAnsi="Cambria Math"/>
            <w:color w:val="000000" w:themeColor="text1"/>
            <w:sz w:val="28"/>
            <w:szCs w:val="24"/>
          </w:rPr>
          <m:t>=</m:t>
        </m:r>
        <m:f>
          <m:fPr>
            <m:ctrlPr>
              <w:rPr>
                <w:rFonts w:ascii="Cambria Math" w:hAnsi="Cambria Math"/>
                <w:iCs w:val="0"/>
                <w:color w:val="000000" w:themeColor="text1"/>
                <w:sz w:val="28"/>
                <w:szCs w:val="24"/>
              </w:rPr>
            </m:ctrlPr>
          </m:fPr>
          <m:num>
            <m:nary>
              <m:naryPr>
                <m:chr m:val="∑"/>
                <m:limLoc m:val="undOvr"/>
                <m:ctrlPr>
                  <w:rPr>
                    <w:rFonts w:ascii="Cambria Math" w:hAnsi="Cambria Math"/>
                    <w:iCs w:val="0"/>
                    <w:color w:val="000000" w:themeColor="text1"/>
                    <w:sz w:val="28"/>
                    <w:szCs w:val="24"/>
                  </w:rPr>
                </m:ctrlPr>
              </m:naryPr>
              <m:sub>
                <m:r>
                  <w:rPr>
                    <w:rFonts w:ascii="Cambria Math" w:hAnsi="Cambria Math"/>
                    <w:color w:val="000000" w:themeColor="text1"/>
                    <w:sz w:val="28"/>
                    <w:szCs w:val="24"/>
                  </w:rPr>
                  <m:t>i=1</m:t>
                </m:r>
              </m:sub>
              <m:sup>
                <m:r>
                  <w:rPr>
                    <w:rFonts w:ascii="Cambria Math" w:hAnsi="Cambria Math"/>
                    <w:color w:val="000000" w:themeColor="text1"/>
                    <w:sz w:val="28"/>
                    <w:szCs w:val="24"/>
                  </w:rPr>
                  <m:t>N</m:t>
                </m:r>
              </m:sup>
              <m:e>
                <m:sSub>
                  <m:sSubPr>
                    <m:ctrlPr>
                      <w:rPr>
                        <w:rFonts w:ascii="Cambria Math" w:hAnsi="Cambria Math"/>
                        <w:iCs w:val="0"/>
                        <w:color w:val="000000" w:themeColor="text1"/>
                        <w:sz w:val="28"/>
                        <w:szCs w:val="24"/>
                      </w:rPr>
                    </m:ctrlPr>
                  </m:sSubPr>
                  <m:e>
                    <m:r>
                      <w:rPr>
                        <w:rFonts w:ascii="Cambria Math" w:hAnsi="Cambria Math"/>
                        <w:color w:val="000000" w:themeColor="text1"/>
                        <w:sz w:val="28"/>
                        <w:szCs w:val="24"/>
                      </w:rPr>
                      <m:t>x</m:t>
                    </m:r>
                  </m:e>
                  <m:sub>
                    <m:r>
                      <w:rPr>
                        <w:rFonts w:ascii="Cambria Math" w:hAnsi="Cambria Math"/>
                        <w:color w:val="000000" w:themeColor="text1"/>
                        <w:sz w:val="28"/>
                        <w:szCs w:val="24"/>
                      </w:rPr>
                      <m:t>i</m:t>
                    </m:r>
                  </m:sub>
                </m:sSub>
              </m:e>
            </m:nary>
          </m:num>
          <m:den>
            <m:r>
              <w:rPr>
                <w:rFonts w:ascii="Cambria Math" w:hAnsi="Cambria Math"/>
                <w:color w:val="000000" w:themeColor="text1"/>
                <w:sz w:val="28"/>
                <w:szCs w:val="24"/>
              </w:rPr>
              <m:t>N</m:t>
            </m:r>
          </m:den>
        </m:f>
      </m:oMath>
      <w:r w:rsidR="00600A5D" w:rsidRPr="00600A5D">
        <w:rPr>
          <w:iCs w:val="0"/>
          <w:color w:val="000000" w:themeColor="text1"/>
          <w:sz w:val="24"/>
          <w:szCs w:val="24"/>
        </w:rPr>
        <w:tab/>
      </w:r>
      <w:r w:rsidR="00600A5D" w:rsidRPr="00600A5D">
        <w:rPr>
          <w:iCs w:val="0"/>
          <w:color w:val="000000" w:themeColor="text1"/>
          <w:sz w:val="24"/>
          <w:szCs w:val="24"/>
        </w:rPr>
        <w:tab/>
      </w:r>
      <w:r w:rsidR="00600A5D" w:rsidRPr="00600A5D">
        <w:rPr>
          <w:iCs w:val="0"/>
          <w:color w:val="000000" w:themeColor="text1"/>
          <w:sz w:val="24"/>
          <w:szCs w:val="24"/>
        </w:rPr>
        <w:tab/>
      </w:r>
      <w:r w:rsidR="00600A5D" w:rsidRPr="00600A5D">
        <w:rPr>
          <w:iCs w:val="0"/>
          <w:color w:val="000000" w:themeColor="text1"/>
          <w:sz w:val="24"/>
          <w:szCs w:val="24"/>
        </w:rPr>
        <w:tab/>
      </w:r>
      <w:r w:rsidR="00600A5D" w:rsidRPr="00600A5D">
        <w:rPr>
          <w:iCs w:val="0"/>
          <w:color w:val="000000" w:themeColor="text1"/>
          <w:sz w:val="24"/>
          <w:szCs w:val="24"/>
        </w:rPr>
        <w:tab/>
      </w:r>
      <w:r w:rsidR="00600A5D" w:rsidRPr="00600A5D">
        <w:rPr>
          <w:iCs w:val="0"/>
          <w:color w:val="000000" w:themeColor="text1"/>
          <w:sz w:val="24"/>
          <w:szCs w:val="24"/>
        </w:rPr>
        <w:tab/>
      </w:r>
      <w:commentRangeStart w:id="14"/>
      <w:r w:rsidR="00600A5D" w:rsidRPr="00600A5D">
        <w:rPr>
          <w:color w:val="000000" w:themeColor="text1"/>
        </w:rPr>
        <w:t xml:space="preserve"> </w:t>
      </w:r>
      <w:r w:rsidR="00600A5D" w:rsidRPr="00600A5D">
        <w:rPr>
          <w:color w:val="000000" w:themeColor="text1"/>
          <w:sz w:val="24"/>
          <w:szCs w:val="24"/>
        </w:rPr>
        <w:t>(</w:t>
      </w:r>
      <w:r w:rsidR="00600A5D" w:rsidRPr="00600A5D">
        <w:rPr>
          <w:color w:val="000000" w:themeColor="text1"/>
          <w:sz w:val="24"/>
          <w:szCs w:val="24"/>
        </w:rPr>
        <w:fldChar w:fldCharType="begin"/>
      </w:r>
      <w:r w:rsidR="00600A5D" w:rsidRPr="00715E62">
        <w:rPr>
          <w:color w:val="000000" w:themeColor="text1"/>
          <w:sz w:val="24"/>
          <w:szCs w:val="24"/>
        </w:rPr>
        <w:instrText xml:space="preserve"> SEQ ( \* ARABIC </w:instrText>
      </w:r>
      <w:r w:rsidR="00600A5D" w:rsidRPr="00600A5D">
        <w:rPr>
          <w:color w:val="000000" w:themeColor="text1"/>
          <w:sz w:val="24"/>
          <w:szCs w:val="24"/>
        </w:rPr>
        <w:fldChar w:fldCharType="separate"/>
      </w:r>
      <w:r w:rsidR="00600A5D" w:rsidRPr="00600A5D">
        <w:rPr>
          <w:noProof/>
          <w:color w:val="000000" w:themeColor="text1"/>
          <w:sz w:val="24"/>
          <w:szCs w:val="24"/>
        </w:rPr>
        <w:t>1</w:t>
      </w:r>
      <w:r w:rsidR="00600A5D" w:rsidRPr="00600A5D">
        <w:rPr>
          <w:color w:val="000000" w:themeColor="text1"/>
          <w:sz w:val="24"/>
          <w:szCs w:val="24"/>
        </w:rPr>
        <w:fldChar w:fldCharType="end"/>
      </w:r>
      <w:r w:rsidR="00600A5D" w:rsidRPr="00600A5D">
        <w:rPr>
          <w:color w:val="000000" w:themeColor="text1"/>
          <w:sz w:val="24"/>
          <w:szCs w:val="24"/>
        </w:rPr>
        <w:t>)</w:t>
      </w:r>
      <w:commentRangeEnd w:id="14"/>
      <w:r w:rsidR="00715E62">
        <w:rPr>
          <w:rStyle w:val="Refdecomentrio"/>
          <w:i w:val="0"/>
          <w:iCs w:val="0"/>
          <w:color w:val="auto"/>
        </w:rPr>
        <w:commentReference w:id="14"/>
      </w:r>
    </w:p>
    <w:p w14:paraId="7DFF46A0" w14:textId="77777777" w:rsidR="00600A5D" w:rsidRDefault="00AC54B0" w:rsidP="00600A5D">
      <w:pPr>
        <w:pStyle w:val="ABNTTexto"/>
      </w:pPr>
      <w:r w:rsidRPr="00600A5D">
        <w:rPr>
          <w:color w:val="000000" w:themeColor="text1"/>
        </w:rPr>
        <w:t xml:space="preserve">Esta medida é muito suscetível a </w:t>
      </w:r>
      <w:r w:rsidRPr="00600A5D">
        <w:rPr>
          <w:i/>
          <w:color w:val="000000" w:themeColor="text1"/>
        </w:rPr>
        <w:t>outliers</w:t>
      </w:r>
      <w:r w:rsidRPr="00600A5D">
        <w:rPr>
          <w:color w:val="000000" w:themeColor="text1"/>
        </w:rPr>
        <w:t xml:space="preserve">, i.e., amostras que fogem ao padrão apresentado pelo conjuntado de dados. Um exemplo de </w:t>
      </w:r>
      <w:r w:rsidRPr="00600A5D">
        <w:rPr>
          <w:i/>
          <w:color w:val="000000" w:themeColor="text1"/>
        </w:rPr>
        <w:t>outlier</w:t>
      </w:r>
      <w:r w:rsidR="00A064BA" w:rsidRPr="00600A5D">
        <w:rPr>
          <w:color w:val="000000" w:themeColor="text1"/>
        </w:rPr>
        <w:t xml:space="preserve"> é apresentado, marcado em vermelho, no Gráfico 1</w:t>
      </w:r>
      <w:r w:rsidRPr="00600A5D">
        <w:rPr>
          <w:color w:val="000000" w:themeColor="text1"/>
        </w:rPr>
        <w:t>.</w:t>
      </w:r>
      <w:r w:rsidR="00600A5D" w:rsidRPr="00600A5D">
        <w:rPr>
          <w:color w:val="000000" w:themeColor="text1"/>
        </w:rPr>
        <w:t xml:space="preserve"> O jogador representado pelo ponto foge aos padrões apresentados pelos outros, já que seu peso é muito menor do que aquele apresentado pelos outros jogadores da sua altura. </w:t>
      </w:r>
      <w:r w:rsidRPr="00600A5D">
        <w:rPr>
          <w:color w:val="000000" w:themeColor="text1"/>
        </w:rPr>
        <w:t xml:space="preserve"> É muito importante distinguir </w:t>
      </w:r>
      <w:r w:rsidRPr="00600A5D">
        <w:rPr>
          <w:i/>
          <w:color w:val="000000" w:themeColor="text1"/>
        </w:rPr>
        <w:t>outliers</w:t>
      </w:r>
      <w:r w:rsidRPr="00600A5D">
        <w:rPr>
          <w:color w:val="000000" w:themeColor="text1"/>
        </w:rPr>
        <w:t xml:space="preserve"> de ruídos </w:t>
      </w:r>
      <w:r>
        <w:t xml:space="preserve">nas amostras. Diferente de ruídos, que fogem ao padrão por conterem erros na obtenção dos dados (por exemplo, um mau funcionamento num dado sensor), </w:t>
      </w:r>
      <w:r>
        <w:rPr>
          <w:i/>
        </w:rPr>
        <w:t>outliers</w:t>
      </w:r>
      <w:r>
        <w:t xml:space="preserve"> são medidas corretas que fogem às características padrões do grupo. </w:t>
      </w:r>
    </w:p>
    <w:p w14:paraId="4545670E" w14:textId="628EF7EF" w:rsidR="00517941" w:rsidRDefault="00600A5D" w:rsidP="00600A5D">
      <w:pPr>
        <w:pStyle w:val="Legenda"/>
        <w:jc w:val="center"/>
      </w:pPr>
      <w:r w:rsidRPr="00600A5D">
        <w:rPr>
          <w:b/>
          <w:noProof/>
          <w:color w:val="000000" w:themeColor="text1"/>
          <w:sz w:val="24"/>
        </w:rPr>
        <mc:AlternateContent>
          <mc:Choice Requires="wps">
            <w:drawing>
              <wp:anchor distT="0" distB="0" distL="114300" distR="114300" simplePos="0" relativeHeight="251659264" behindDoc="0" locked="0" layoutInCell="1" allowOverlap="1" wp14:anchorId="314CCB81" wp14:editId="6A27D606">
                <wp:simplePos x="0" y="0"/>
                <wp:positionH relativeFrom="column">
                  <wp:posOffset>3366245</wp:posOffset>
                </wp:positionH>
                <wp:positionV relativeFrom="paragraph">
                  <wp:posOffset>2467610</wp:posOffset>
                </wp:positionV>
                <wp:extent cx="247015" cy="198755"/>
                <wp:effectExtent l="0" t="0" r="6985" b="17145"/>
                <wp:wrapNone/>
                <wp:docPr id="3" name="Retângulo 3"/>
                <wp:cNvGraphicFramePr/>
                <a:graphic xmlns:a="http://schemas.openxmlformats.org/drawingml/2006/main">
                  <a:graphicData uri="http://schemas.microsoft.com/office/word/2010/wordprocessingShape">
                    <wps:wsp>
                      <wps:cNvSpPr/>
                      <wps:spPr>
                        <a:xfrm>
                          <a:off x="0" y="0"/>
                          <a:ext cx="247015" cy="198755"/>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F2222B7" id="Retângulo 3" o:spid="_x0000_s1026" style="position:absolute;margin-left:265.05pt;margin-top:194.3pt;width:19.45pt;height:15.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" filled="f" strokecolor="red" strokeweight="1pt"/>
            </w:pict>
          </mc:Fallback>
        </mc:AlternateContent>
      </w:r>
      <w:r w:rsidRPr="00600A5D">
        <w:rPr>
          <w:b/>
          <w:color w:val="000000" w:themeColor="text1"/>
          <w:sz w:val="24"/>
        </w:rPr>
        <w:t xml:space="preserve">GRÁFICO </w:t>
      </w:r>
      <w:r w:rsidRPr="00600A5D">
        <w:rPr>
          <w:b/>
          <w:color w:val="000000" w:themeColor="text1"/>
          <w:sz w:val="24"/>
        </w:rPr>
        <w:fldChar w:fldCharType="begin"/>
      </w:r>
      <w:r w:rsidRPr="00600A5D">
        <w:rPr>
          <w:b/>
          <w:color w:val="000000" w:themeColor="text1"/>
          <w:sz w:val="24"/>
        </w:rPr>
        <w:instrText xml:space="preserve"> SEQ GRÁFICO \* ARABIC </w:instrText>
      </w:r>
      <w:r w:rsidRPr="00600A5D">
        <w:rPr>
          <w:b/>
          <w:color w:val="000000" w:themeColor="text1"/>
          <w:sz w:val="24"/>
        </w:rPr>
        <w:fldChar w:fldCharType="separate"/>
      </w:r>
      <w:r w:rsidR="00801E71">
        <w:rPr>
          <w:b/>
          <w:noProof/>
          <w:color w:val="000000" w:themeColor="text1"/>
          <w:sz w:val="24"/>
        </w:rPr>
        <w:t>1</w:t>
      </w:r>
      <w:r w:rsidRPr="00600A5D">
        <w:rPr>
          <w:b/>
          <w:color w:val="000000" w:themeColor="text1"/>
          <w:sz w:val="24"/>
        </w:rPr>
        <w:fldChar w:fldCharType="end"/>
      </w:r>
      <w:r w:rsidRPr="00600A5D">
        <w:rPr>
          <w:color w:val="000000" w:themeColor="text1"/>
          <w:sz w:val="24"/>
        </w:rPr>
        <w:t xml:space="preserve"> </w:t>
      </w:r>
      <w:r w:rsidR="00664634" w:rsidRPr="00600A5D">
        <w:rPr>
          <w:color w:val="000000" w:themeColor="text1"/>
          <w:sz w:val="24"/>
        </w:rPr>
        <w:t>– Altura x Peso de jogadores da NBA com mais de 30 anos na temporada 2016-17</w:t>
      </w:r>
      <w:r w:rsidR="00517941" w:rsidRPr="00600A5D">
        <w:rPr>
          <w:color w:val="000000" w:themeColor="text1"/>
          <w:sz w:val="24"/>
        </w:rPr>
        <w:t xml:space="preserve"> </w:t>
      </w:r>
      <w:r w:rsidR="00517941">
        <w:rPr>
          <w:noProof/>
        </w:rPr>
        <w:drawing>
          <wp:inline distT="0" distB="0" distL="0" distR="0" wp14:anchorId="154A8CEF" wp14:editId="680D5DC0">
            <wp:extent cx="5092700" cy="3340100"/>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nba_season1617_age30_heightXweight.png"/>
                    <pic:cNvPicPr/>
                  </pic:nvPicPr>
                  <pic:blipFill>
                    <a:blip r:embed="rId12">
                      <a:extLst>
                        <a:ext uri="{28A0092B-C50C-407E-A947-70E740481C1C}">
                          <a14:useLocalDpi xmlns:a14="http://schemas.microsoft.com/office/drawing/2010/main" val="0"/>
                        </a:ext>
                      </a:extLst>
                    </a:blip>
                    <a:stretch>
                      <a:fillRect/>
                    </a:stretch>
                  </pic:blipFill>
                  <pic:spPr>
                    <a:xfrm>
                      <a:off x="0" y="0"/>
                      <a:ext cx="5092700" cy="3340100"/>
                    </a:xfrm>
                    <a:prstGeom prst="rect">
                      <a:avLst/>
                    </a:prstGeom>
                  </pic:spPr>
                </pic:pic>
              </a:graphicData>
            </a:graphic>
          </wp:inline>
        </w:drawing>
      </w:r>
    </w:p>
    <w:p w14:paraId="128F528A" w14:textId="43229D0A" w:rsidR="00664634" w:rsidRDefault="00664634" w:rsidP="00664634">
      <w:pPr>
        <w:pStyle w:val="ABNTTexto"/>
        <w:jc w:val="left"/>
      </w:pPr>
      <w:r>
        <w:lastRenderedPageBreak/>
        <w:t>Fonte:</w:t>
      </w:r>
      <w:r w:rsidR="00801E71">
        <w:t xml:space="preserve"> (JUSTINAS, 2019)</w:t>
      </w:r>
      <w:r w:rsidR="00801E71">
        <w:rPr>
          <w:rStyle w:val="Refdenotaderodap"/>
        </w:rPr>
        <w:footnoteReference w:id="4"/>
      </w:r>
    </w:p>
    <w:p w14:paraId="1F5E326E" w14:textId="77777777" w:rsidR="002237D4" w:rsidRPr="0069577B" w:rsidRDefault="0069577B" w:rsidP="002237D4">
      <w:pPr>
        <w:pStyle w:val="ABNTTexto"/>
        <w:rPr>
          <w:color w:val="000000" w:themeColor="text1"/>
        </w:rPr>
      </w:pPr>
      <w:r>
        <w:t xml:space="preserve">Outra medida comum para essas análises é a mediana. Ela consiste no valor da amostra </w:t>
      </w:r>
      <w:r w:rsidR="00EA661B">
        <w:t xml:space="preserve">no meio de um conjunto ordenado, isto é, amostra </w:t>
      </w:r>
      <w:r>
        <w:t>a qual 50% das outras amostras estão abaixo dela</w:t>
      </w:r>
      <w:r w:rsidR="00EA661B">
        <w:t xml:space="preserve"> (</w:t>
      </w:r>
      <w:r>
        <w:t>num conjunto ordenado</w:t>
      </w:r>
      <w:r w:rsidR="00EA661B">
        <w:t>)</w:t>
      </w:r>
      <w:r>
        <w:t xml:space="preserve">. Por exemplo, numa sala de aula com </w:t>
      </w:r>
      <w:r w:rsidR="00574EB1">
        <w:t>9</w:t>
      </w:r>
      <w:r>
        <w:t xml:space="preserve"> (</w:t>
      </w:r>
      <w:r w:rsidR="00574EB1">
        <w:t>nove</w:t>
      </w:r>
      <w:r>
        <w:t xml:space="preserve">) </w:t>
      </w:r>
      <w:r w:rsidRPr="0069577B">
        <w:rPr>
          <w:color w:val="000000" w:themeColor="text1"/>
        </w:rPr>
        <w:t>alunos,</w:t>
      </w:r>
      <w:r w:rsidR="00574EB1">
        <w:rPr>
          <w:color w:val="000000" w:themeColor="text1"/>
        </w:rPr>
        <w:t xml:space="preserve"> com suas respectivas notas apresentadas na Tabela 1,</w:t>
      </w:r>
      <w:r w:rsidRPr="0069577B">
        <w:rPr>
          <w:color w:val="000000" w:themeColor="text1"/>
        </w:rPr>
        <w:t xml:space="preserve"> </w:t>
      </w:r>
      <w:r w:rsidR="00574EB1">
        <w:rPr>
          <w:color w:val="000000" w:themeColor="text1"/>
        </w:rPr>
        <w:t xml:space="preserve">a mediana será a nota do quinto aluno, ou seja, 7,5, pois 50% das amostras estão abaixo deste. Caso o conjunto de dados apresente número par de elementos, considera-se a média entre o último elemento da primeira metade e o primeiro elemento da segunda metade. </w:t>
      </w:r>
    </w:p>
    <w:p w14:paraId="7BC16592" w14:textId="77777777" w:rsidR="0069577B" w:rsidRPr="00574EB1" w:rsidRDefault="0069577B" w:rsidP="0069577B">
      <w:pPr>
        <w:pStyle w:val="Legenda"/>
        <w:rPr>
          <w:color w:val="000000" w:themeColor="text1"/>
          <w:sz w:val="24"/>
          <w:szCs w:val="24"/>
        </w:rPr>
      </w:pPr>
      <w:r w:rsidRPr="00574EB1">
        <w:rPr>
          <w:b/>
          <w:color w:val="000000" w:themeColor="text1"/>
          <w:sz w:val="24"/>
          <w:szCs w:val="24"/>
        </w:rPr>
        <w:t xml:space="preserve">TABELA </w:t>
      </w:r>
      <w:r w:rsidRPr="00574EB1">
        <w:rPr>
          <w:b/>
          <w:color w:val="000000" w:themeColor="text1"/>
          <w:sz w:val="24"/>
          <w:szCs w:val="24"/>
        </w:rPr>
        <w:fldChar w:fldCharType="begin"/>
      </w:r>
      <w:r w:rsidRPr="00574EB1">
        <w:rPr>
          <w:b/>
          <w:color w:val="000000" w:themeColor="text1"/>
          <w:sz w:val="24"/>
          <w:szCs w:val="24"/>
        </w:rPr>
        <w:instrText xml:space="preserve"> SEQ TABELA \* ARABIC </w:instrText>
      </w:r>
      <w:r w:rsidRPr="00574EB1">
        <w:rPr>
          <w:b/>
          <w:color w:val="000000" w:themeColor="text1"/>
          <w:sz w:val="24"/>
          <w:szCs w:val="24"/>
        </w:rPr>
        <w:fldChar w:fldCharType="separate"/>
      </w:r>
      <w:r w:rsidRPr="00574EB1">
        <w:rPr>
          <w:b/>
          <w:noProof/>
          <w:color w:val="000000" w:themeColor="text1"/>
          <w:sz w:val="24"/>
          <w:szCs w:val="24"/>
        </w:rPr>
        <w:t>1</w:t>
      </w:r>
      <w:r w:rsidRPr="00574EB1">
        <w:rPr>
          <w:b/>
          <w:color w:val="000000" w:themeColor="text1"/>
          <w:sz w:val="24"/>
          <w:szCs w:val="24"/>
        </w:rPr>
        <w:fldChar w:fldCharType="end"/>
      </w:r>
      <w:r w:rsidRPr="00574EB1">
        <w:rPr>
          <w:color w:val="000000" w:themeColor="text1"/>
          <w:sz w:val="24"/>
          <w:szCs w:val="24"/>
        </w:rPr>
        <w:t xml:space="preserve"> – Exemplo de notas de </w:t>
      </w:r>
      <w:r w:rsidR="00574EB1">
        <w:rPr>
          <w:color w:val="000000" w:themeColor="text1"/>
          <w:sz w:val="24"/>
          <w:szCs w:val="24"/>
        </w:rPr>
        <w:t>9</w:t>
      </w:r>
      <w:r w:rsidRPr="00574EB1">
        <w:rPr>
          <w:color w:val="000000" w:themeColor="text1"/>
          <w:sz w:val="24"/>
          <w:szCs w:val="24"/>
        </w:rPr>
        <w:t xml:space="preserve"> alunos</w:t>
      </w:r>
    </w:p>
    <w:tbl>
      <w:tblPr>
        <w:tblStyle w:val="Tabelacomgrade"/>
        <w:tblW w:w="0" w:type="auto"/>
        <w:tblLook w:val="04A0" w:firstRow="1" w:lastRow="0" w:firstColumn="1" w:lastColumn="0" w:noHBand="0" w:noVBand="1"/>
      </w:tblPr>
      <w:tblGrid>
        <w:gridCol w:w="816"/>
        <w:gridCol w:w="766"/>
        <w:gridCol w:w="768"/>
        <w:gridCol w:w="768"/>
        <w:gridCol w:w="768"/>
        <w:gridCol w:w="768"/>
        <w:gridCol w:w="768"/>
        <w:gridCol w:w="768"/>
        <w:gridCol w:w="768"/>
        <w:gridCol w:w="768"/>
      </w:tblGrid>
      <w:tr w:rsidR="00574EB1" w:rsidRPr="0069577B" w14:paraId="574F374D" w14:textId="77777777" w:rsidTr="00574EB1">
        <w:tc>
          <w:tcPr>
            <w:tcW w:w="816" w:type="dxa"/>
          </w:tcPr>
          <w:p w14:paraId="45629A69" w14:textId="77777777" w:rsidR="00574EB1" w:rsidRPr="0069577B" w:rsidRDefault="00574EB1" w:rsidP="0069577B">
            <w:pPr>
              <w:rPr>
                <w:color w:val="000000" w:themeColor="text1"/>
              </w:rPr>
            </w:pPr>
            <w:r>
              <w:rPr>
                <w:color w:val="000000" w:themeColor="text1"/>
              </w:rPr>
              <w:t>Aluno</w:t>
            </w:r>
          </w:p>
        </w:tc>
        <w:tc>
          <w:tcPr>
            <w:tcW w:w="766" w:type="dxa"/>
          </w:tcPr>
          <w:p w14:paraId="72CA7819" w14:textId="77777777" w:rsidR="00574EB1" w:rsidRPr="0069577B" w:rsidRDefault="00574EB1" w:rsidP="0069577B">
            <w:pPr>
              <w:rPr>
                <w:color w:val="000000" w:themeColor="text1"/>
              </w:rPr>
            </w:pPr>
            <w:r>
              <w:rPr>
                <w:color w:val="000000" w:themeColor="text1"/>
              </w:rPr>
              <w:t>1</w:t>
            </w:r>
          </w:p>
        </w:tc>
        <w:tc>
          <w:tcPr>
            <w:tcW w:w="768" w:type="dxa"/>
          </w:tcPr>
          <w:p w14:paraId="5C6E3BA2" w14:textId="77777777" w:rsidR="00574EB1" w:rsidRPr="0069577B" w:rsidRDefault="00574EB1" w:rsidP="0069577B">
            <w:pPr>
              <w:rPr>
                <w:color w:val="000000" w:themeColor="text1"/>
              </w:rPr>
            </w:pPr>
            <w:r>
              <w:rPr>
                <w:color w:val="000000" w:themeColor="text1"/>
              </w:rPr>
              <w:t>2</w:t>
            </w:r>
          </w:p>
        </w:tc>
        <w:tc>
          <w:tcPr>
            <w:tcW w:w="768" w:type="dxa"/>
          </w:tcPr>
          <w:p w14:paraId="0BF2AD11" w14:textId="77777777" w:rsidR="00574EB1" w:rsidRPr="0069577B" w:rsidRDefault="00574EB1" w:rsidP="0069577B">
            <w:pPr>
              <w:rPr>
                <w:color w:val="000000" w:themeColor="text1"/>
              </w:rPr>
            </w:pPr>
            <w:r>
              <w:rPr>
                <w:color w:val="000000" w:themeColor="text1"/>
              </w:rPr>
              <w:t>3</w:t>
            </w:r>
          </w:p>
        </w:tc>
        <w:tc>
          <w:tcPr>
            <w:tcW w:w="768" w:type="dxa"/>
          </w:tcPr>
          <w:p w14:paraId="77E61846" w14:textId="77777777" w:rsidR="00574EB1" w:rsidRPr="0069577B" w:rsidRDefault="00574EB1" w:rsidP="0069577B">
            <w:pPr>
              <w:rPr>
                <w:color w:val="000000" w:themeColor="text1"/>
              </w:rPr>
            </w:pPr>
            <w:r>
              <w:rPr>
                <w:color w:val="000000" w:themeColor="text1"/>
              </w:rPr>
              <w:t>4</w:t>
            </w:r>
          </w:p>
        </w:tc>
        <w:tc>
          <w:tcPr>
            <w:tcW w:w="768" w:type="dxa"/>
          </w:tcPr>
          <w:p w14:paraId="513E30FC" w14:textId="77777777" w:rsidR="00574EB1" w:rsidRPr="0069577B" w:rsidRDefault="00574EB1" w:rsidP="0069577B">
            <w:pPr>
              <w:rPr>
                <w:color w:val="000000" w:themeColor="text1"/>
              </w:rPr>
            </w:pPr>
            <w:r>
              <w:rPr>
                <w:color w:val="000000" w:themeColor="text1"/>
              </w:rPr>
              <w:t>5</w:t>
            </w:r>
          </w:p>
        </w:tc>
        <w:tc>
          <w:tcPr>
            <w:tcW w:w="768" w:type="dxa"/>
          </w:tcPr>
          <w:p w14:paraId="59EA219E" w14:textId="77777777" w:rsidR="00574EB1" w:rsidRPr="0069577B" w:rsidRDefault="00574EB1" w:rsidP="0069577B">
            <w:pPr>
              <w:rPr>
                <w:color w:val="000000" w:themeColor="text1"/>
              </w:rPr>
            </w:pPr>
            <w:r>
              <w:rPr>
                <w:color w:val="000000" w:themeColor="text1"/>
              </w:rPr>
              <w:t>6</w:t>
            </w:r>
          </w:p>
        </w:tc>
        <w:tc>
          <w:tcPr>
            <w:tcW w:w="768" w:type="dxa"/>
          </w:tcPr>
          <w:p w14:paraId="06187DB9" w14:textId="77777777" w:rsidR="00574EB1" w:rsidRPr="0069577B" w:rsidRDefault="00574EB1" w:rsidP="0069577B">
            <w:pPr>
              <w:rPr>
                <w:color w:val="000000" w:themeColor="text1"/>
              </w:rPr>
            </w:pPr>
            <w:r>
              <w:rPr>
                <w:color w:val="000000" w:themeColor="text1"/>
              </w:rPr>
              <w:t>7</w:t>
            </w:r>
          </w:p>
        </w:tc>
        <w:tc>
          <w:tcPr>
            <w:tcW w:w="768" w:type="dxa"/>
          </w:tcPr>
          <w:p w14:paraId="749BD515" w14:textId="77777777" w:rsidR="00574EB1" w:rsidRPr="0069577B" w:rsidRDefault="00574EB1" w:rsidP="0069577B">
            <w:pPr>
              <w:rPr>
                <w:color w:val="000000" w:themeColor="text1"/>
              </w:rPr>
            </w:pPr>
            <w:r>
              <w:rPr>
                <w:color w:val="000000" w:themeColor="text1"/>
              </w:rPr>
              <w:t>8</w:t>
            </w:r>
          </w:p>
        </w:tc>
        <w:tc>
          <w:tcPr>
            <w:tcW w:w="768" w:type="dxa"/>
          </w:tcPr>
          <w:p w14:paraId="194A6D49" w14:textId="77777777" w:rsidR="00574EB1" w:rsidRPr="0069577B" w:rsidRDefault="00574EB1" w:rsidP="0069577B">
            <w:pPr>
              <w:rPr>
                <w:color w:val="000000" w:themeColor="text1"/>
              </w:rPr>
            </w:pPr>
            <w:r>
              <w:rPr>
                <w:color w:val="000000" w:themeColor="text1"/>
              </w:rPr>
              <w:t>9</w:t>
            </w:r>
          </w:p>
        </w:tc>
      </w:tr>
      <w:tr w:rsidR="00574EB1" w:rsidRPr="0069577B" w14:paraId="7D2C7D17" w14:textId="77777777" w:rsidTr="00574EB1">
        <w:tc>
          <w:tcPr>
            <w:tcW w:w="816" w:type="dxa"/>
          </w:tcPr>
          <w:p w14:paraId="15095E24" w14:textId="77777777" w:rsidR="00574EB1" w:rsidRPr="0069577B" w:rsidRDefault="00574EB1" w:rsidP="0069577B">
            <w:pPr>
              <w:rPr>
                <w:color w:val="000000" w:themeColor="text1"/>
              </w:rPr>
            </w:pPr>
            <w:r>
              <w:rPr>
                <w:color w:val="000000" w:themeColor="text1"/>
              </w:rPr>
              <w:t>Nota</w:t>
            </w:r>
          </w:p>
        </w:tc>
        <w:tc>
          <w:tcPr>
            <w:tcW w:w="766" w:type="dxa"/>
          </w:tcPr>
          <w:p w14:paraId="236D4466" w14:textId="77777777" w:rsidR="00574EB1" w:rsidRPr="0069577B" w:rsidRDefault="00574EB1" w:rsidP="0069577B">
            <w:pPr>
              <w:rPr>
                <w:color w:val="000000" w:themeColor="text1"/>
              </w:rPr>
            </w:pPr>
            <w:r>
              <w:rPr>
                <w:color w:val="000000" w:themeColor="text1"/>
              </w:rPr>
              <w:t>5,0</w:t>
            </w:r>
          </w:p>
        </w:tc>
        <w:tc>
          <w:tcPr>
            <w:tcW w:w="768" w:type="dxa"/>
          </w:tcPr>
          <w:p w14:paraId="31E5D52C" w14:textId="77777777" w:rsidR="00574EB1" w:rsidRPr="0069577B" w:rsidRDefault="00574EB1" w:rsidP="0069577B">
            <w:pPr>
              <w:rPr>
                <w:color w:val="000000" w:themeColor="text1"/>
              </w:rPr>
            </w:pPr>
            <w:r>
              <w:rPr>
                <w:color w:val="000000" w:themeColor="text1"/>
              </w:rPr>
              <w:t>5,2</w:t>
            </w:r>
          </w:p>
        </w:tc>
        <w:tc>
          <w:tcPr>
            <w:tcW w:w="768" w:type="dxa"/>
          </w:tcPr>
          <w:p w14:paraId="592FC3D6" w14:textId="77777777" w:rsidR="00574EB1" w:rsidRPr="0069577B" w:rsidRDefault="00574EB1" w:rsidP="0069577B">
            <w:pPr>
              <w:rPr>
                <w:color w:val="000000" w:themeColor="text1"/>
              </w:rPr>
            </w:pPr>
            <w:r>
              <w:rPr>
                <w:color w:val="000000" w:themeColor="text1"/>
              </w:rPr>
              <w:t>6,3</w:t>
            </w:r>
          </w:p>
        </w:tc>
        <w:tc>
          <w:tcPr>
            <w:tcW w:w="768" w:type="dxa"/>
          </w:tcPr>
          <w:p w14:paraId="1878D431" w14:textId="77777777" w:rsidR="00574EB1" w:rsidRPr="0069577B" w:rsidRDefault="00574EB1" w:rsidP="0069577B">
            <w:pPr>
              <w:rPr>
                <w:color w:val="000000" w:themeColor="text1"/>
              </w:rPr>
            </w:pPr>
            <w:r>
              <w:rPr>
                <w:color w:val="000000" w:themeColor="text1"/>
              </w:rPr>
              <w:t>7,0</w:t>
            </w:r>
          </w:p>
        </w:tc>
        <w:tc>
          <w:tcPr>
            <w:tcW w:w="768" w:type="dxa"/>
          </w:tcPr>
          <w:p w14:paraId="6E712168" w14:textId="77777777" w:rsidR="00574EB1" w:rsidRPr="0069577B" w:rsidRDefault="00574EB1" w:rsidP="0069577B">
            <w:pPr>
              <w:rPr>
                <w:color w:val="000000" w:themeColor="text1"/>
              </w:rPr>
            </w:pPr>
            <w:r>
              <w:rPr>
                <w:color w:val="000000" w:themeColor="text1"/>
              </w:rPr>
              <w:t>7,5</w:t>
            </w:r>
          </w:p>
        </w:tc>
        <w:tc>
          <w:tcPr>
            <w:tcW w:w="768" w:type="dxa"/>
          </w:tcPr>
          <w:p w14:paraId="051B892C" w14:textId="77777777" w:rsidR="00574EB1" w:rsidRPr="0069577B" w:rsidRDefault="00574EB1" w:rsidP="0069577B">
            <w:pPr>
              <w:rPr>
                <w:color w:val="000000" w:themeColor="text1"/>
              </w:rPr>
            </w:pPr>
            <w:r>
              <w:rPr>
                <w:color w:val="000000" w:themeColor="text1"/>
              </w:rPr>
              <w:t>7,7</w:t>
            </w:r>
          </w:p>
        </w:tc>
        <w:tc>
          <w:tcPr>
            <w:tcW w:w="768" w:type="dxa"/>
          </w:tcPr>
          <w:p w14:paraId="0C6A102A" w14:textId="77777777" w:rsidR="00574EB1" w:rsidRPr="0069577B" w:rsidRDefault="00574EB1" w:rsidP="0069577B">
            <w:pPr>
              <w:rPr>
                <w:color w:val="000000" w:themeColor="text1"/>
              </w:rPr>
            </w:pPr>
            <w:r>
              <w:rPr>
                <w:color w:val="000000" w:themeColor="text1"/>
              </w:rPr>
              <w:t>8,2</w:t>
            </w:r>
          </w:p>
        </w:tc>
        <w:tc>
          <w:tcPr>
            <w:tcW w:w="768" w:type="dxa"/>
          </w:tcPr>
          <w:p w14:paraId="5BFAD10E" w14:textId="77777777" w:rsidR="00574EB1" w:rsidRPr="0069577B" w:rsidRDefault="00574EB1" w:rsidP="0069577B">
            <w:pPr>
              <w:rPr>
                <w:color w:val="000000" w:themeColor="text1"/>
              </w:rPr>
            </w:pPr>
            <w:r>
              <w:rPr>
                <w:color w:val="000000" w:themeColor="text1"/>
              </w:rPr>
              <w:t>8,3</w:t>
            </w:r>
          </w:p>
        </w:tc>
        <w:tc>
          <w:tcPr>
            <w:tcW w:w="768" w:type="dxa"/>
          </w:tcPr>
          <w:p w14:paraId="4032EFF6" w14:textId="77777777" w:rsidR="00574EB1" w:rsidRPr="0069577B" w:rsidRDefault="00574EB1" w:rsidP="0069577B">
            <w:pPr>
              <w:rPr>
                <w:color w:val="000000" w:themeColor="text1"/>
              </w:rPr>
            </w:pPr>
            <w:r>
              <w:rPr>
                <w:color w:val="000000" w:themeColor="text1"/>
              </w:rPr>
              <w:t>8,5</w:t>
            </w:r>
          </w:p>
        </w:tc>
      </w:tr>
    </w:tbl>
    <w:p w14:paraId="2EC7DB8F" w14:textId="77777777" w:rsidR="00574EB1" w:rsidRDefault="00574EB1" w:rsidP="00574EB1">
      <w:pPr>
        <w:pStyle w:val="ABNTTexto"/>
        <w:ind w:firstLine="0"/>
      </w:pPr>
    </w:p>
    <w:p w14:paraId="443ECEB2" w14:textId="77777777" w:rsidR="00574EB1" w:rsidRDefault="00574EB1" w:rsidP="00574EB1">
      <w:pPr>
        <w:pStyle w:val="ABNTTexto"/>
      </w:pPr>
      <w:r>
        <w:t xml:space="preserve">A mediana não é sujeita à influência dos </w:t>
      </w:r>
      <w:r>
        <w:rPr>
          <w:i/>
        </w:rPr>
        <w:t>outliers</w:t>
      </w:r>
      <w:r w:rsidR="00EA661B">
        <w:t>, diferentemente d</w:t>
      </w:r>
      <w:r>
        <w:t>a média</w:t>
      </w:r>
      <w:r w:rsidR="00726471">
        <w:t xml:space="preserve">, pois ela não leva em consideração o valor de todas as amostras, somente sua posição no conjunto. Utilizando o exemplo das notas dos alunos, caso o último aluno tivesse obtido uma nota 10 ao invés de 8,5 e o primeiro uma nota 0 ao invés de 5, a mediana permaneceria a mesma. </w:t>
      </w:r>
    </w:p>
    <w:p w14:paraId="388C6306" w14:textId="77777777" w:rsidR="00C835FB" w:rsidRDefault="00683A6B" w:rsidP="00C835FB">
      <w:pPr>
        <w:pStyle w:val="ABNTTexto"/>
      </w:pPr>
      <w:r>
        <w:t>A mediana é coincidente com o segundo quartil, que representa o percentil 50%. Percentil 50% significa que 50% das amostras possuem valor abaixo daquele (e, consequentemente, que os outros 50% possuem valor acima). De maneira geral, pode-se dizer que um percentil x% representa o valor que x% das amostras estão abaixo dele e os outros (</w:t>
      </w:r>
      <w:r w:rsidR="00C835FB">
        <w:t>100-x%) estão abaixo. Deste modo, os primeiro, segundo e terceiro quartis são representados, respectivamente, pelos percentis 25%, 50% e 75%. Define-se a distância interquartis como sendo a diferença entre o terceiro e o primeiro quartis.</w:t>
      </w:r>
    </w:p>
    <w:p w14:paraId="7CBFA748" w14:textId="77777777" w:rsidR="004461CF" w:rsidRDefault="004461CF" w:rsidP="00C835FB">
      <w:pPr>
        <w:pStyle w:val="ABNTTexto"/>
      </w:pPr>
      <w:r>
        <w:t xml:space="preserve">Por fim, as visualizações e análises de dados podem ser divididas em dois tipos: univariada e multivariada. O primeiro trata de atributos que variam com relação a somente um outro atributo, enquanto o segundo trata de atributos que variam conforme duas ou mais outras variáveis. </w:t>
      </w:r>
    </w:p>
    <w:p w14:paraId="4B7FDEF4" w14:textId="0C6A6297" w:rsidR="0078339A" w:rsidRPr="006D091C" w:rsidRDefault="001176E8" w:rsidP="0078339A">
      <w:pPr>
        <w:pStyle w:val="ABNTTexto"/>
      </w:pPr>
      <w:r>
        <w:t xml:space="preserve">Dadas estas definições, são apresentadas algumas formas de visualizações de dados ao longo das próximas subseções. </w:t>
      </w:r>
    </w:p>
    <w:p w14:paraId="46EBE348" w14:textId="77777777" w:rsidR="00DA2631" w:rsidRDefault="00F13E06" w:rsidP="00DA2631">
      <w:pPr>
        <w:pStyle w:val="Ttulo"/>
        <w:numPr>
          <w:ilvl w:val="1"/>
          <w:numId w:val="2"/>
        </w:numPr>
      </w:pPr>
      <w:bookmarkStart w:id="15" w:name="_Toc12119133"/>
      <w:r>
        <w:lastRenderedPageBreak/>
        <w:t xml:space="preserve">GRÁFICOS DE </w:t>
      </w:r>
      <w:r w:rsidR="001A744A">
        <w:t>COLUNA</w:t>
      </w:r>
      <w:r>
        <w:t xml:space="preserve"> E </w:t>
      </w:r>
      <w:r w:rsidR="00D64000">
        <w:t>HISTOGRAMA</w:t>
      </w:r>
      <w:r>
        <w:t>S</w:t>
      </w:r>
      <w:bookmarkEnd w:id="15"/>
    </w:p>
    <w:p w14:paraId="627B0EA1" w14:textId="77777777" w:rsidR="001A744A" w:rsidRPr="006C7E0D" w:rsidRDefault="001A744A" w:rsidP="00DA2631">
      <w:pPr>
        <w:pStyle w:val="ABNTTexto"/>
      </w:pPr>
      <w:r>
        <w:t xml:space="preserve">As visualizações apresentadas em formato de coluna são utilizadas para comparação de dados contínuos sobre dados discretos. </w:t>
      </w:r>
      <w:r w:rsidR="00374DA9">
        <w:t>Desta forma, é possível comparar categorias, já que o eixo y deste tipo de gráfico apresenta o valor resultante do agrupamento das categorias presentes no eixo x. O</w:t>
      </w:r>
      <w:r w:rsidR="003027F2">
        <w:t xml:space="preserve"> Gráfico </w:t>
      </w:r>
      <w:r w:rsidR="0050576A">
        <w:t>3</w:t>
      </w:r>
      <w:r w:rsidR="003027F2">
        <w:t xml:space="preserve"> mostra a quantidade média de calorias por bebida para cada um dos grupos de bebidas da rede Starbucks</w:t>
      </w:r>
      <w:r w:rsidR="00374DA9">
        <w:t>. Neste caso, o eixo y representa a média do agrupamento dos dados pertencentes a cada uma das nove categorias presentes no eixo x.</w:t>
      </w:r>
      <w:r w:rsidR="006C7E0D">
        <w:t xml:space="preserve"> Através desta visualização, pode-se ver que bebidas na categoria de café (</w:t>
      </w:r>
      <w:r w:rsidR="006C7E0D">
        <w:rPr>
          <w:i/>
        </w:rPr>
        <w:t>Coffee</w:t>
      </w:r>
      <w:r w:rsidR="006C7E0D">
        <w:t xml:space="preserve">), são as menos calóricas, enquanto bebidas mais sofisticadas, como </w:t>
      </w:r>
      <w:r w:rsidR="006C7E0D">
        <w:rPr>
          <w:i/>
        </w:rPr>
        <w:t>Smoothies</w:t>
      </w:r>
      <w:r w:rsidR="006C7E0D">
        <w:t>, apresentam mais calorias por porção.</w:t>
      </w:r>
    </w:p>
    <w:p w14:paraId="25ED2FA6" w14:textId="77777777" w:rsidR="001C58EA" w:rsidRDefault="001C58EA" w:rsidP="00DA2631">
      <w:pPr>
        <w:pStyle w:val="ABNTTexto"/>
      </w:pPr>
    </w:p>
    <w:p w14:paraId="1749C222" w14:textId="15693531" w:rsidR="003027F2" w:rsidRPr="003027F2" w:rsidRDefault="003027F2" w:rsidP="003027F2">
      <w:pPr>
        <w:pStyle w:val="Legenda"/>
        <w:jc w:val="center"/>
        <w:rPr>
          <w:color w:val="000000" w:themeColor="text1"/>
          <w:sz w:val="24"/>
        </w:rPr>
      </w:pPr>
      <w:r w:rsidRPr="003027F2">
        <w:rPr>
          <w:b/>
          <w:color w:val="000000" w:themeColor="text1"/>
          <w:sz w:val="24"/>
        </w:rPr>
        <w:t xml:space="preserve">GRÁFICO </w:t>
      </w:r>
      <w:r w:rsidRPr="003027F2">
        <w:rPr>
          <w:b/>
          <w:color w:val="000000" w:themeColor="text1"/>
          <w:sz w:val="24"/>
        </w:rPr>
        <w:fldChar w:fldCharType="begin"/>
      </w:r>
      <w:r w:rsidRPr="003027F2">
        <w:rPr>
          <w:b/>
          <w:color w:val="000000" w:themeColor="text1"/>
          <w:sz w:val="24"/>
        </w:rPr>
        <w:instrText xml:space="preserve"> SEQ GRÁFICO \* ARABIC </w:instrText>
      </w:r>
      <w:r w:rsidRPr="003027F2">
        <w:rPr>
          <w:b/>
          <w:color w:val="000000" w:themeColor="text1"/>
          <w:sz w:val="24"/>
        </w:rPr>
        <w:fldChar w:fldCharType="separate"/>
      </w:r>
      <w:r w:rsidR="00801E71">
        <w:rPr>
          <w:b/>
          <w:noProof/>
          <w:color w:val="000000" w:themeColor="text1"/>
          <w:sz w:val="24"/>
        </w:rPr>
        <w:t>3</w:t>
      </w:r>
      <w:r w:rsidRPr="003027F2">
        <w:rPr>
          <w:b/>
          <w:color w:val="000000" w:themeColor="text1"/>
          <w:sz w:val="24"/>
        </w:rPr>
        <w:fldChar w:fldCharType="end"/>
      </w:r>
      <w:r w:rsidRPr="003027F2">
        <w:rPr>
          <w:b/>
          <w:color w:val="000000" w:themeColor="text1"/>
          <w:sz w:val="24"/>
        </w:rPr>
        <w:t xml:space="preserve"> </w:t>
      </w:r>
      <w:r w:rsidRPr="003027F2">
        <w:rPr>
          <w:color w:val="000000" w:themeColor="text1"/>
          <w:sz w:val="24"/>
        </w:rPr>
        <w:t>- Média de calorias por grupo de bebidas da rede Starbucks</w:t>
      </w:r>
    </w:p>
    <w:p w14:paraId="03A94921" w14:textId="77777777" w:rsidR="003027F2" w:rsidRDefault="003027F2" w:rsidP="003027F2">
      <w:pPr>
        <w:pStyle w:val="ABNTTexto"/>
        <w:keepNext/>
      </w:pPr>
      <w:r>
        <w:rPr>
          <w:noProof/>
        </w:rPr>
        <w:lastRenderedPageBreak/>
        <w:drawing>
          <wp:inline distT="0" distB="0" distL="0" distR="0" wp14:anchorId="6837C578" wp14:editId="3E9F7A84">
            <wp:extent cx="4477013" cy="4628515"/>
            <wp:effectExtent l="0" t="0" r="635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alories_beverage.png"/>
                    <pic:cNvPicPr/>
                  </pic:nvPicPr>
                  <pic:blipFill rotWithShape="1">
                    <a:blip r:embed="rId13">
                      <a:extLst>
                        <a:ext uri="{28A0092B-C50C-407E-A947-70E740481C1C}">
                          <a14:useLocalDpi xmlns:a14="http://schemas.microsoft.com/office/drawing/2010/main" val="0"/>
                        </a:ext>
                      </a:extLst>
                    </a:blip>
                    <a:srcRect l="8267" t="11676" r="8801"/>
                    <a:stretch/>
                  </pic:blipFill>
                  <pic:spPr bwMode="auto">
                    <a:xfrm>
                      <a:off x="0" y="0"/>
                      <a:ext cx="4478366" cy="4629914"/>
                    </a:xfrm>
                    <a:prstGeom prst="rect">
                      <a:avLst/>
                    </a:prstGeom>
                    <a:ln>
                      <a:noFill/>
                    </a:ln>
                    <a:extLst>
                      <a:ext uri="{53640926-AAD7-44D8-BBD7-CCE9431645EC}">
                        <a14:shadowObscured xmlns:a14="http://schemas.microsoft.com/office/drawing/2010/main"/>
                      </a:ext>
                    </a:extLst>
                  </pic:spPr>
                </pic:pic>
              </a:graphicData>
            </a:graphic>
          </wp:inline>
        </w:drawing>
      </w:r>
    </w:p>
    <w:p w14:paraId="10672200" w14:textId="6CE3ECB1" w:rsidR="004B3A44" w:rsidRDefault="004B3A44" w:rsidP="003027F2">
      <w:pPr>
        <w:pStyle w:val="ABNTTexto"/>
        <w:keepNext/>
      </w:pPr>
      <w:r>
        <w:t xml:space="preserve">Fonte: </w:t>
      </w:r>
      <w:r w:rsidR="00F17291">
        <w:t>(</w:t>
      </w:r>
      <w:r w:rsidR="005F244B">
        <w:t>STARBUCKS, 2017)</w:t>
      </w:r>
      <w:r w:rsidR="00F17291">
        <w:rPr>
          <w:rStyle w:val="Refdenotaderodap"/>
        </w:rPr>
        <w:footnoteReference w:id="5"/>
      </w:r>
    </w:p>
    <w:p w14:paraId="5F901784" w14:textId="77777777" w:rsidR="00DA2631" w:rsidRDefault="003027F2" w:rsidP="00DA2631">
      <w:pPr>
        <w:pStyle w:val="ABNTTexto"/>
      </w:pPr>
      <w:r>
        <w:t xml:space="preserve"> </w:t>
      </w:r>
      <w:r w:rsidR="00D46406">
        <w:t xml:space="preserve">Outro uso muito comum de gráficos de barra é a construção de histogramas. </w:t>
      </w:r>
      <w:r w:rsidR="007D7C0F">
        <w:t xml:space="preserve">Esta visualização consiste no número de ocorrências de um dado valor presente no conjunto de dados. </w:t>
      </w:r>
      <w:r w:rsidR="00D46406">
        <w:t>Através d</w:t>
      </w:r>
      <w:r w:rsidR="007D7C0F">
        <w:t>os histogramas</w:t>
      </w:r>
      <w:r w:rsidR="00D46406">
        <w:t xml:space="preserve">, é possível enxergar como ocorre a distribuição </w:t>
      </w:r>
      <w:r w:rsidR="00476B55">
        <w:t xml:space="preserve">de frequência </w:t>
      </w:r>
      <w:r w:rsidR="00D46406">
        <w:t xml:space="preserve">das amostras acerca de uma dada </w:t>
      </w:r>
      <w:r w:rsidR="00493AD4">
        <w:t xml:space="preserve">característica do </w:t>
      </w:r>
      <w:r w:rsidR="00493AD4">
        <w:rPr>
          <w:i/>
        </w:rPr>
        <w:t>dataset</w:t>
      </w:r>
      <w:r w:rsidR="00D46406">
        <w:t xml:space="preserve">. </w:t>
      </w:r>
      <w:r w:rsidR="007D7C0F">
        <w:t>Logo, é possível entender se uma variável possui seus valores distribuídos de forma balanceada ou não, o que pode influenciar tanto as métricas calculadas no conjunto (média e mediana, por exemplo), assim como decisões tomadas a partir desses dados.</w:t>
      </w:r>
    </w:p>
    <w:p w14:paraId="35E301AA" w14:textId="16013331" w:rsidR="00984C95" w:rsidRPr="001D3AC9" w:rsidRDefault="001D3AC9" w:rsidP="00DA2631">
      <w:pPr>
        <w:pStyle w:val="ABNTTexto"/>
      </w:pPr>
      <w:r>
        <w:t xml:space="preserve">O Gráfico 4 representa um histograma que mostra a quantidade de itens do menu da rede americana de </w:t>
      </w:r>
      <w:r>
        <w:rPr>
          <w:i/>
        </w:rPr>
        <w:t>fast food</w:t>
      </w:r>
      <w:r>
        <w:t xml:space="preserve"> McDonald’s por quantidade de calorias presentes nos mesmos. Dest</w:t>
      </w:r>
      <w:r w:rsidR="00715E62">
        <w:t>a</w:t>
      </w:r>
      <w:r>
        <w:t xml:space="preserve"> forma, enxerga-se a quantidade de itens para cada faixa de calorias. A maior parte dos itens possui entre 250 e 375 calorias, sendo que alguns poucos possuem mais de 1000 calorias. </w:t>
      </w:r>
      <w:r w:rsidR="00442B20">
        <w:t>A média e a mediana são, respectivamente, 368,27 e 340 calorias.</w:t>
      </w:r>
    </w:p>
    <w:p w14:paraId="60C3A103" w14:textId="18698F94" w:rsidR="007D7C0F" w:rsidRPr="00A83220" w:rsidRDefault="00A83220" w:rsidP="00A83220">
      <w:pPr>
        <w:pStyle w:val="Legenda"/>
        <w:jc w:val="center"/>
        <w:rPr>
          <w:color w:val="000000" w:themeColor="text1"/>
          <w:sz w:val="24"/>
        </w:rPr>
      </w:pPr>
      <w:r w:rsidRPr="00A83220">
        <w:rPr>
          <w:b/>
          <w:color w:val="000000" w:themeColor="text1"/>
          <w:sz w:val="24"/>
        </w:rPr>
        <w:lastRenderedPageBreak/>
        <w:t xml:space="preserve">GRÁFICO </w:t>
      </w:r>
      <w:r w:rsidRPr="00A83220">
        <w:rPr>
          <w:b/>
          <w:color w:val="000000" w:themeColor="text1"/>
          <w:sz w:val="24"/>
        </w:rPr>
        <w:fldChar w:fldCharType="begin"/>
      </w:r>
      <w:r w:rsidRPr="00442B20">
        <w:rPr>
          <w:b/>
          <w:color w:val="000000" w:themeColor="text1"/>
          <w:sz w:val="24"/>
        </w:rPr>
        <w:instrText xml:space="preserve"> SEQ GRÁFICO \* ARABIC </w:instrText>
      </w:r>
      <w:r w:rsidRPr="00A83220">
        <w:rPr>
          <w:b/>
          <w:color w:val="000000" w:themeColor="text1"/>
          <w:sz w:val="24"/>
        </w:rPr>
        <w:fldChar w:fldCharType="separate"/>
      </w:r>
      <w:r w:rsidR="00801E71">
        <w:rPr>
          <w:b/>
          <w:noProof/>
          <w:color w:val="000000" w:themeColor="text1"/>
          <w:sz w:val="24"/>
        </w:rPr>
        <w:t>4</w:t>
      </w:r>
      <w:r w:rsidRPr="00A83220">
        <w:rPr>
          <w:b/>
          <w:color w:val="000000" w:themeColor="text1"/>
          <w:sz w:val="24"/>
        </w:rPr>
        <w:fldChar w:fldCharType="end"/>
      </w:r>
      <w:r w:rsidRPr="00A83220">
        <w:rPr>
          <w:color w:val="000000" w:themeColor="text1"/>
          <w:sz w:val="24"/>
        </w:rPr>
        <w:t xml:space="preserve"> - Quantidade de itens do menu da rede McDonald’s por quantidade de calorias</w:t>
      </w:r>
    </w:p>
    <w:p w14:paraId="4C04CA27" w14:textId="77777777" w:rsidR="007D7C0F" w:rsidRDefault="007D7C0F" w:rsidP="00DA2631">
      <w:pPr>
        <w:pStyle w:val="ABNTTexto"/>
      </w:pPr>
      <w:r>
        <w:rPr>
          <w:noProof/>
        </w:rPr>
        <w:drawing>
          <wp:inline distT="0" distB="0" distL="0" distR="0" wp14:anchorId="072BDF57" wp14:editId="3923C7BA">
            <wp:extent cx="4320000" cy="4182745"/>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alories_dist_mc.png"/>
                    <pic:cNvPicPr/>
                  </pic:nvPicPr>
                  <pic:blipFill rotWithShape="1">
                    <a:blip r:embed="rId14">
                      <a:extLst>
                        <a:ext uri="{28A0092B-C50C-407E-A947-70E740481C1C}">
                          <a14:useLocalDpi xmlns:a14="http://schemas.microsoft.com/office/drawing/2010/main" val="0"/>
                        </a:ext>
                      </a:extLst>
                    </a:blip>
                    <a:srcRect l="10401" t="11125" r="9575" b="9056"/>
                    <a:stretch/>
                  </pic:blipFill>
                  <pic:spPr bwMode="auto">
                    <a:xfrm>
                      <a:off x="0" y="0"/>
                      <a:ext cx="4321332" cy="4184035"/>
                    </a:xfrm>
                    <a:prstGeom prst="rect">
                      <a:avLst/>
                    </a:prstGeom>
                    <a:ln>
                      <a:noFill/>
                    </a:ln>
                    <a:extLst>
                      <a:ext uri="{53640926-AAD7-44D8-BBD7-CCE9431645EC}">
                        <a14:shadowObscured xmlns:a14="http://schemas.microsoft.com/office/drawing/2010/main"/>
                      </a:ext>
                    </a:extLst>
                  </pic:spPr>
                </pic:pic>
              </a:graphicData>
            </a:graphic>
          </wp:inline>
        </w:drawing>
      </w:r>
    </w:p>
    <w:p w14:paraId="6ECC20BE" w14:textId="3E4C0194" w:rsidR="007D7C0F" w:rsidRDefault="007D7C0F" w:rsidP="00DA2631">
      <w:pPr>
        <w:pStyle w:val="ABNTTexto"/>
      </w:pPr>
      <w:r>
        <w:t xml:space="preserve">Fonte: </w:t>
      </w:r>
      <w:r w:rsidR="00331859">
        <w:t>(</w:t>
      </w:r>
      <w:r w:rsidR="005F244B">
        <w:t>MCDONALD’S, 2017)</w:t>
      </w:r>
      <w:r w:rsidR="00331859">
        <w:rPr>
          <w:rStyle w:val="Refdenotaderodap"/>
        </w:rPr>
        <w:footnoteReference w:id="6"/>
      </w:r>
    </w:p>
    <w:p w14:paraId="28110C6A" w14:textId="77777777" w:rsidR="00442B20" w:rsidRPr="00442B20" w:rsidRDefault="00442B20" w:rsidP="00DA2631">
      <w:pPr>
        <w:pStyle w:val="ABNTTexto"/>
      </w:pPr>
      <w:r>
        <w:t xml:space="preserve">Por outro lado, a distribuição da quantidade de itens por quantidade de sódio não apresenta o mesmo comportamento, como mostra o Gráfico 5. Existem muitos itens com menos de 250mg de sódio, mas também existem muitos itens acima desta quantidade, sendo que alguns deles apresentam valores acima de 2000. Os valores de média e mediana comprovam esta distribuição não uniforme. Seus valores são, respectivamente, 495,75 e 190. Este também é um exemplo de como a média é mais influenciada por </w:t>
      </w:r>
      <w:r>
        <w:rPr>
          <w:i/>
        </w:rPr>
        <w:t>outliers</w:t>
      </w:r>
      <w:r>
        <w:t xml:space="preserve"> que a mediana. </w:t>
      </w:r>
    </w:p>
    <w:p w14:paraId="31160DDC" w14:textId="346FDC47" w:rsidR="00F56019" w:rsidRDefault="00442B20" w:rsidP="00F56019">
      <w:pPr>
        <w:pStyle w:val="Legenda"/>
        <w:jc w:val="center"/>
        <w:rPr>
          <w:color w:val="000000" w:themeColor="text1"/>
          <w:sz w:val="24"/>
        </w:rPr>
      </w:pPr>
      <w:r w:rsidRPr="00442B20">
        <w:rPr>
          <w:b/>
          <w:color w:val="000000" w:themeColor="text1"/>
          <w:sz w:val="24"/>
        </w:rPr>
        <w:t xml:space="preserve">GRÁFICO </w:t>
      </w:r>
      <w:r w:rsidRPr="00442B20">
        <w:rPr>
          <w:b/>
          <w:color w:val="000000" w:themeColor="text1"/>
          <w:sz w:val="24"/>
        </w:rPr>
        <w:fldChar w:fldCharType="begin"/>
      </w:r>
      <w:r w:rsidRPr="00442B20">
        <w:rPr>
          <w:b/>
          <w:color w:val="000000" w:themeColor="text1"/>
          <w:sz w:val="24"/>
        </w:rPr>
        <w:instrText xml:space="preserve"> SEQ GRÁFICO \* ARABIC </w:instrText>
      </w:r>
      <w:r w:rsidRPr="00442B20">
        <w:rPr>
          <w:b/>
          <w:color w:val="000000" w:themeColor="text1"/>
          <w:sz w:val="24"/>
        </w:rPr>
        <w:fldChar w:fldCharType="separate"/>
      </w:r>
      <w:r w:rsidR="00801E71">
        <w:rPr>
          <w:b/>
          <w:noProof/>
          <w:color w:val="000000" w:themeColor="text1"/>
          <w:sz w:val="24"/>
        </w:rPr>
        <w:t>5</w:t>
      </w:r>
      <w:r w:rsidRPr="00442B20">
        <w:rPr>
          <w:b/>
          <w:color w:val="000000" w:themeColor="text1"/>
          <w:sz w:val="24"/>
        </w:rPr>
        <w:fldChar w:fldCharType="end"/>
      </w:r>
      <w:r w:rsidRPr="00442B20">
        <w:rPr>
          <w:b/>
          <w:color w:val="000000" w:themeColor="text1"/>
          <w:sz w:val="24"/>
        </w:rPr>
        <w:t xml:space="preserve"> </w:t>
      </w:r>
      <w:r w:rsidRPr="00A83220">
        <w:rPr>
          <w:color w:val="000000" w:themeColor="text1"/>
          <w:sz w:val="24"/>
        </w:rPr>
        <w:t xml:space="preserve">- Quantidade de itens do menu da rede McDonald’s por quantidade de </w:t>
      </w:r>
      <w:r>
        <w:rPr>
          <w:color w:val="000000" w:themeColor="text1"/>
          <w:sz w:val="24"/>
        </w:rPr>
        <w:t>sódio</w:t>
      </w:r>
    </w:p>
    <w:p w14:paraId="361E721C" w14:textId="77777777" w:rsidR="00442B20" w:rsidRPr="00F56019" w:rsidRDefault="00442B20" w:rsidP="00F56019">
      <w:pPr>
        <w:pStyle w:val="Legenda"/>
        <w:jc w:val="center"/>
        <w:rPr>
          <w:color w:val="000000" w:themeColor="text1"/>
          <w:sz w:val="24"/>
        </w:rPr>
      </w:pPr>
      <w:r>
        <w:rPr>
          <w:noProof/>
        </w:rPr>
        <w:lastRenderedPageBreak/>
        <w:drawing>
          <wp:inline distT="0" distB="0" distL="0" distR="0" wp14:anchorId="22497017" wp14:editId="765DEACF">
            <wp:extent cx="4377055" cy="4183200"/>
            <wp:effectExtent l="0" t="0" r="4445"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odium.png"/>
                    <pic:cNvPicPr/>
                  </pic:nvPicPr>
                  <pic:blipFill rotWithShape="1">
                    <a:blip r:embed="rId15">
                      <a:extLst>
                        <a:ext uri="{28A0092B-C50C-407E-A947-70E740481C1C}">
                          <a14:useLocalDpi xmlns:a14="http://schemas.microsoft.com/office/drawing/2010/main" val="0"/>
                        </a:ext>
                      </a:extLst>
                    </a:blip>
                    <a:srcRect l="9868" t="11125" r="9057" b="9053"/>
                    <a:stretch/>
                  </pic:blipFill>
                  <pic:spPr bwMode="auto">
                    <a:xfrm>
                      <a:off x="0" y="0"/>
                      <a:ext cx="4378102" cy="4184201"/>
                    </a:xfrm>
                    <a:prstGeom prst="rect">
                      <a:avLst/>
                    </a:prstGeom>
                    <a:ln>
                      <a:noFill/>
                    </a:ln>
                    <a:extLst>
                      <a:ext uri="{53640926-AAD7-44D8-BBD7-CCE9431645EC}">
                        <a14:shadowObscured xmlns:a14="http://schemas.microsoft.com/office/drawing/2010/main"/>
                      </a:ext>
                    </a:extLst>
                  </pic:spPr>
                </pic:pic>
              </a:graphicData>
            </a:graphic>
          </wp:inline>
        </w:drawing>
      </w:r>
      <w:r w:rsidRPr="00442B20">
        <w:t xml:space="preserve"> </w:t>
      </w:r>
    </w:p>
    <w:p w14:paraId="7E4060F3" w14:textId="119602A3" w:rsidR="00442B20" w:rsidRDefault="00442B20" w:rsidP="00DA2631">
      <w:pPr>
        <w:pStyle w:val="ABNTTexto"/>
      </w:pPr>
      <w:r>
        <w:t xml:space="preserve">Fonte: </w:t>
      </w:r>
      <w:r w:rsidRPr="007D7C0F">
        <w:rPr>
          <w:rFonts w:ascii="Calibri" w:hAnsi="Calibri" w:cs="Calibri"/>
        </w:rPr>
        <w:t>﻿</w:t>
      </w:r>
      <w:r w:rsidR="00331859">
        <w:t>(</w:t>
      </w:r>
      <w:r w:rsidR="005F244B">
        <w:t>MCDONALD’S, 2017)</w:t>
      </w:r>
      <w:r w:rsidR="00331859">
        <w:rPr>
          <w:rStyle w:val="Refdenotaderodap"/>
        </w:rPr>
        <w:footnoteReference w:id="7"/>
      </w:r>
    </w:p>
    <w:p w14:paraId="06D436B4" w14:textId="77777777" w:rsidR="00DA2631" w:rsidRDefault="00A61932" w:rsidP="00DA2631">
      <w:pPr>
        <w:pStyle w:val="Ttulo"/>
        <w:numPr>
          <w:ilvl w:val="1"/>
          <w:numId w:val="2"/>
        </w:numPr>
      </w:pPr>
      <w:bookmarkStart w:id="16" w:name="_Toc12119134"/>
      <w:r>
        <w:t>GRÁFICOS DE LINHA</w:t>
      </w:r>
      <w:bookmarkEnd w:id="16"/>
      <w:r>
        <w:t xml:space="preserve"> </w:t>
      </w:r>
    </w:p>
    <w:p w14:paraId="16434493" w14:textId="77777777" w:rsidR="000C7C26" w:rsidRDefault="00C15E83" w:rsidP="000C7C26">
      <w:pPr>
        <w:pStyle w:val="ABNTTexto"/>
      </w:pPr>
      <w:r>
        <w:t xml:space="preserve">Esta visualização é composta de dois eixos: x (horizontal) e y (vertical). O eixo x pode ter seus dados compostos por valores contínuos ou discretos, enquanto o y deve pertencer ao domínio contínuo. </w:t>
      </w:r>
    </w:p>
    <w:p w14:paraId="2DAA832F" w14:textId="77777777" w:rsidR="00C15E83" w:rsidRPr="00C15E83" w:rsidRDefault="00C15E83" w:rsidP="000C7C26">
      <w:pPr>
        <w:pStyle w:val="ABNTTexto"/>
      </w:pPr>
      <w:r>
        <w:t>Situações que são comumente representadas utilizando-se gráficos de linhas são aquelas que mostram variação de valores ao longo do tempo. Por exemplo, o Gráfico 6 mostra o preço de fechamento (i.e., o valor da ação no horário em que a bolsa é encerrada) das ações da empresa americana Amazon (sigla AMZN) na bolsa de Nova Iorque (</w:t>
      </w:r>
      <w:r>
        <w:rPr>
          <w:i/>
        </w:rPr>
        <w:t>NASDAQ</w:t>
      </w:r>
      <w:r>
        <w:t xml:space="preserve">) durante o ano de 2016, com granularidade diária. </w:t>
      </w:r>
      <w:r w:rsidR="00F16FA3">
        <w:t xml:space="preserve">Nesta visualização, o eixo x representa a dimensão temporal (discreta) e o y os preços de fechamento (contínuo). </w:t>
      </w:r>
    </w:p>
    <w:p w14:paraId="01777C5E" w14:textId="4C151D68" w:rsidR="00A75B8E" w:rsidRPr="00A75B8E" w:rsidRDefault="00A75B8E" w:rsidP="00A75B8E">
      <w:pPr>
        <w:pStyle w:val="Legenda"/>
        <w:jc w:val="center"/>
        <w:rPr>
          <w:color w:val="000000" w:themeColor="text1"/>
          <w:sz w:val="24"/>
          <w:szCs w:val="24"/>
        </w:rPr>
      </w:pPr>
      <w:r w:rsidRPr="00A75B8E">
        <w:rPr>
          <w:b/>
          <w:color w:val="000000" w:themeColor="text1"/>
          <w:sz w:val="24"/>
          <w:szCs w:val="24"/>
        </w:rPr>
        <w:t xml:space="preserve">GRÁFICO </w:t>
      </w:r>
      <w:r w:rsidRPr="00A75B8E">
        <w:rPr>
          <w:b/>
          <w:color w:val="000000" w:themeColor="text1"/>
          <w:sz w:val="24"/>
          <w:szCs w:val="24"/>
        </w:rPr>
        <w:fldChar w:fldCharType="begin"/>
      </w:r>
      <w:r w:rsidRPr="00A75B8E">
        <w:rPr>
          <w:b/>
          <w:color w:val="000000" w:themeColor="text1"/>
          <w:sz w:val="24"/>
          <w:szCs w:val="24"/>
        </w:rPr>
        <w:instrText xml:space="preserve"> SEQ GRÁFICO \* ARABIC </w:instrText>
      </w:r>
      <w:r w:rsidRPr="00A75B8E">
        <w:rPr>
          <w:b/>
          <w:color w:val="000000" w:themeColor="text1"/>
          <w:sz w:val="24"/>
          <w:szCs w:val="24"/>
        </w:rPr>
        <w:fldChar w:fldCharType="separate"/>
      </w:r>
      <w:r w:rsidR="00801E71">
        <w:rPr>
          <w:b/>
          <w:noProof/>
          <w:color w:val="000000" w:themeColor="text1"/>
          <w:sz w:val="24"/>
          <w:szCs w:val="24"/>
        </w:rPr>
        <w:t>6</w:t>
      </w:r>
      <w:r w:rsidRPr="00A75B8E">
        <w:rPr>
          <w:b/>
          <w:color w:val="000000" w:themeColor="text1"/>
          <w:sz w:val="24"/>
          <w:szCs w:val="24"/>
        </w:rPr>
        <w:fldChar w:fldCharType="end"/>
      </w:r>
      <w:r w:rsidRPr="00A75B8E">
        <w:rPr>
          <w:color w:val="000000" w:themeColor="text1"/>
          <w:sz w:val="24"/>
          <w:szCs w:val="24"/>
        </w:rPr>
        <w:t xml:space="preserve"> - Preço de fechamento das ações da Amazon (AMZN) </w:t>
      </w:r>
      <w:r w:rsidR="00C15E83">
        <w:rPr>
          <w:color w:val="000000" w:themeColor="text1"/>
          <w:sz w:val="24"/>
          <w:szCs w:val="24"/>
        </w:rPr>
        <w:t xml:space="preserve">na bolsa de Nova Iorque </w:t>
      </w:r>
      <w:r w:rsidRPr="00A75B8E">
        <w:rPr>
          <w:color w:val="000000" w:themeColor="text1"/>
          <w:sz w:val="24"/>
          <w:szCs w:val="24"/>
        </w:rPr>
        <w:t>durante o ano de 2016</w:t>
      </w:r>
    </w:p>
    <w:p w14:paraId="5FEAD0E7" w14:textId="77777777" w:rsidR="00DA2631" w:rsidRDefault="00A75B8E" w:rsidP="00A75B8E">
      <w:pPr>
        <w:pStyle w:val="ABNTTexto"/>
        <w:jc w:val="center"/>
      </w:pPr>
      <w:r>
        <w:rPr>
          <w:noProof/>
        </w:rPr>
        <w:lastRenderedPageBreak/>
        <w:drawing>
          <wp:inline distT="0" distB="0" distL="0" distR="0" wp14:anchorId="4B1D4947" wp14:editId="3D90F7B1">
            <wp:extent cx="4506482" cy="4333240"/>
            <wp:effectExtent l="0" t="0" r="254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df_nyse_amzn.png"/>
                    <pic:cNvPicPr/>
                  </pic:nvPicPr>
                  <pic:blipFill rotWithShape="1">
                    <a:blip r:embed="rId16">
                      <a:extLst>
                        <a:ext uri="{28A0092B-C50C-407E-A947-70E740481C1C}">
                          <a14:useLocalDpi xmlns:a14="http://schemas.microsoft.com/office/drawing/2010/main" val="0"/>
                        </a:ext>
                      </a:extLst>
                    </a:blip>
                    <a:srcRect l="7736" t="11126" r="8789" b="6187"/>
                    <a:stretch/>
                  </pic:blipFill>
                  <pic:spPr bwMode="auto">
                    <a:xfrm>
                      <a:off x="0" y="0"/>
                      <a:ext cx="4507669" cy="4334381"/>
                    </a:xfrm>
                    <a:prstGeom prst="rect">
                      <a:avLst/>
                    </a:prstGeom>
                    <a:ln>
                      <a:noFill/>
                    </a:ln>
                    <a:extLst>
                      <a:ext uri="{53640926-AAD7-44D8-BBD7-CCE9431645EC}">
                        <a14:shadowObscured xmlns:a14="http://schemas.microsoft.com/office/drawing/2010/main"/>
                      </a:ext>
                    </a:extLst>
                  </pic:spPr>
                </pic:pic>
              </a:graphicData>
            </a:graphic>
          </wp:inline>
        </w:drawing>
      </w:r>
    </w:p>
    <w:p w14:paraId="4E5D14F2" w14:textId="48A4BB44" w:rsidR="0066461E" w:rsidRDefault="0066461E" w:rsidP="004B77F8">
      <w:pPr>
        <w:pStyle w:val="ABNTTexto"/>
        <w:jc w:val="left"/>
      </w:pPr>
      <w:r>
        <w:t xml:space="preserve">Fonte: </w:t>
      </w:r>
      <w:r w:rsidR="0032048B">
        <w:t>(GAWLIK, 2017)</w:t>
      </w:r>
      <w:r w:rsidR="0032048B">
        <w:rPr>
          <w:rStyle w:val="Refdenotaderodap"/>
        </w:rPr>
        <w:footnoteReference w:id="8"/>
      </w:r>
    </w:p>
    <w:p w14:paraId="63F963D9" w14:textId="77777777" w:rsidR="00F16FA3" w:rsidRDefault="00F16FA3" w:rsidP="00DA2631">
      <w:pPr>
        <w:pStyle w:val="ABNTTexto"/>
        <w:rPr>
          <w:noProof/>
        </w:rPr>
      </w:pPr>
      <w:r>
        <w:t xml:space="preserve">Gráficos de linha também podem ser utilizados para fins de comparação entre diferentes curvas, plotadas juntas numa visualização comum. O Gráfico 7 apresenta as mesmas informações que o Gráfico 6, porém para mais duas empresas além da Amazon: Apple (AAPL) e Google (GOOGL). Deste modo, é possível realizar a comparação entre as três empresas ao longo de 2016 (em termos do preço de fechamento diário das ações das três empresas). </w:t>
      </w:r>
    </w:p>
    <w:p w14:paraId="71787729" w14:textId="6FEF9A01" w:rsidR="00F16FA3" w:rsidRDefault="00F16FA3" w:rsidP="00F16FA3">
      <w:pPr>
        <w:pStyle w:val="Legenda"/>
      </w:pPr>
      <w:r w:rsidRPr="00F16FA3">
        <w:rPr>
          <w:b/>
          <w:color w:val="000000" w:themeColor="text1"/>
          <w:sz w:val="24"/>
          <w:szCs w:val="24"/>
        </w:rPr>
        <w:t xml:space="preserve">GRÁFICO </w:t>
      </w:r>
      <w:r w:rsidRPr="00F16FA3">
        <w:rPr>
          <w:b/>
          <w:color w:val="000000" w:themeColor="text1"/>
          <w:sz w:val="24"/>
          <w:szCs w:val="24"/>
        </w:rPr>
        <w:fldChar w:fldCharType="begin"/>
      </w:r>
      <w:r w:rsidRPr="00F16FA3">
        <w:rPr>
          <w:b/>
          <w:color w:val="000000" w:themeColor="text1"/>
          <w:sz w:val="24"/>
          <w:szCs w:val="24"/>
        </w:rPr>
        <w:instrText xml:space="preserve"> SEQ GRÁFICO \* ARABIC </w:instrText>
      </w:r>
      <w:r w:rsidRPr="00F16FA3">
        <w:rPr>
          <w:b/>
          <w:color w:val="000000" w:themeColor="text1"/>
          <w:sz w:val="24"/>
          <w:szCs w:val="24"/>
        </w:rPr>
        <w:fldChar w:fldCharType="separate"/>
      </w:r>
      <w:r w:rsidR="00801E71">
        <w:rPr>
          <w:b/>
          <w:noProof/>
          <w:color w:val="000000" w:themeColor="text1"/>
          <w:sz w:val="24"/>
          <w:szCs w:val="24"/>
        </w:rPr>
        <w:t>7</w:t>
      </w:r>
      <w:r w:rsidRPr="00F16FA3">
        <w:rPr>
          <w:b/>
          <w:color w:val="000000" w:themeColor="text1"/>
          <w:sz w:val="24"/>
          <w:szCs w:val="24"/>
        </w:rPr>
        <w:fldChar w:fldCharType="end"/>
      </w:r>
      <w:r w:rsidRPr="00F16FA3">
        <w:rPr>
          <w:color w:val="000000" w:themeColor="text1"/>
          <w:sz w:val="24"/>
          <w:szCs w:val="24"/>
        </w:rPr>
        <w:t xml:space="preserve"> -</w:t>
      </w:r>
      <w:r>
        <w:t xml:space="preserve"> </w:t>
      </w:r>
      <w:r w:rsidRPr="00A75B8E">
        <w:rPr>
          <w:color w:val="000000" w:themeColor="text1"/>
          <w:sz w:val="24"/>
          <w:szCs w:val="24"/>
        </w:rPr>
        <w:t xml:space="preserve">Preço de fechamento das ações da </w:t>
      </w:r>
      <w:r>
        <w:rPr>
          <w:color w:val="000000" w:themeColor="text1"/>
          <w:sz w:val="24"/>
          <w:szCs w:val="24"/>
        </w:rPr>
        <w:t xml:space="preserve">Apple (AAPL), </w:t>
      </w:r>
      <w:r w:rsidRPr="00A75B8E">
        <w:rPr>
          <w:color w:val="000000" w:themeColor="text1"/>
          <w:sz w:val="24"/>
          <w:szCs w:val="24"/>
        </w:rPr>
        <w:t xml:space="preserve">Amazon (AMZN) </w:t>
      </w:r>
      <w:r>
        <w:rPr>
          <w:color w:val="000000" w:themeColor="text1"/>
          <w:sz w:val="24"/>
          <w:szCs w:val="24"/>
        </w:rPr>
        <w:t xml:space="preserve">e Google (GOOGL) na bolsa de Nova Iorque </w:t>
      </w:r>
      <w:r w:rsidRPr="00A75B8E">
        <w:rPr>
          <w:color w:val="000000" w:themeColor="text1"/>
          <w:sz w:val="24"/>
          <w:szCs w:val="24"/>
        </w:rPr>
        <w:t>durante o ano de 2016</w:t>
      </w:r>
    </w:p>
    <w:p w14:paraId="35805F59" w14:textId="77777777" w:rsidR="00DA2631" w:rsidRDefault="00F16FA3" w:rsidP="00DA2631">
      <w:pPr>
        <w:pStyle w:val="ABNTTexto"/>
      </w:pPr>
      <w:r>
        <w:rPr>
          <w:noProof/>
        </w:rPr>
        <w:lastRenderedPageBreak/>
        <w:drawing>
          <wp:inline distT="0" distB="0" distL="0" distR="0" wp14:anchorId="407E5425" wp14:editId="496EE9CE">
            <wp:extent cx="4492625" cy="4312029"/>
            <wp:effectExtent l="0" t="0" r="3175" b="635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f_nyse_comp.png"/>
                    <pic:cNvPicPr/>
                  </pic:nvPicPr>
                  <pic:blipFill rotWithShape="1">
                    <a:blip r:embed="rId17">
                      <a:extLst>
                        <a:ext uri="{28A0092B-C50C-407E-A947-70E740481C1C}">
                          <a14:useLocalDpi xmlns:a14="http://schemas.microsoft.com/office/drawing/2010/main" val="0"/>
                        </a:ext>
                      </a:extLst>
                    </a:blip>
                    <a:srcRect l="7867" t="11403" r="8923" b="6325"/>
                    <a:stretch/>
                  </pic:blipFill>
                  <pic:spPr bwMode="auto">
                    <a:xfrm>
                      <a:off x="0" y="0"/>
                      <a:ext cx="4493344" cy="4312719"/>
                    </a:xfrm>
                    <a:prstGeom prst="rect">
                      <a:avLst/>
                    </a:prstGeom>
                    <a:ln>
                      <a:noFill/>
                    </a:ln>
                    <a:extLst>
                      <a:ext uri="{53640926-AAD7-44D8-BBD7-CCE9431645EC}">
                        <a14:shadowObscured xmlns:a14="http://schemas.microsoft.com/office/drawing/2010/main"/>
                      </a:ext>
                    </a:extLst>
                  </pic:spPr>
                </pic:pic>
              </a:graphicData>
            </a:graphic>
          </wp:inline>
        </w:drawing>
      </w:r>
    </w:p>
    <w:p w14:paraId="18D6B220" w14:textId="71187FA9" w:rsidR="00F16FA3" w:rsidRDefault="00F16FA3" w:rsidP="00F16FA3">
      <w:pPr>
        <w:pStyle w:val="ABNTTexto"/>
        <w:jc w:val="left"/>
      </w:pPr>
      <w:r>
        <w:t xml:space="preserve">Fonte: </w:t>
      </w:r>
      <w:r w:rsidR="0032048B">
        <w:t>(GAWLIK, 2017)</w:t>
      </w:r>
      <w:r w:rsidR="0032048B">
        <w:rPr>
          <w:rStyle w:val="Refdenotaderodap"/>
        </w:rPr>
        <w:footnoteReference w:id="9"/>
      </w:r>
    </w:p>
    <w:p w14:paraId="7F7C3277" w14:textId="77777777" w:rsidR="00F16FA3" w:rsidRDefault="00F16FA3" w:rsidP="00DA2631">
      <w:pPr>
        <w:pStyle w:val="ABNTTexto"/>
      </w:pPr>
    </w:p>
    <w:p w14:paraId="5AA8EBF3" w14:textId="77777777" w:rsidR="00DA2631" w:rsidRDefault="00D64000" w:rsidP="00DA2631">
      <w:pPr>
        <w:pStyle w:val="Ttulo"/>
        <w:numPr>
          <w:ilvl w:val="1"/>
          <w:numId w:val="2"/>
        </w:numPr>
      </w:pPr>
      <w:bookmarkStart w:id="17" w:name="_Toc12119135"/>
      <w:r>
        <w:t>GRÁFICOS DE DISPERSÃO (</w:t>
      </w:r>
      <w:r>
        <w:rPr>
          <w:i/>
        </w:rPr>
        <w:t>SCATTER</w:t>
      </w:r>
      <w:r w:rsidR="00EA363D">
        <w:rPr>
          <w:i/>
        </w:rPr>
        <w:t xml:space="preserve"> </w:t>
      </w:r>
      <w:r>
        <w:rPr>
          <w:i/>
        </w:rPr>
        <w:t>PLOTS</w:t>
      </w:r>
      <w:r>
        <w:t>)</w:t>
      </w:r>
      <w:bookmarkEnd w:id="17"/>
    </w:p>
    <w:p w14:paraId="1D70B8B3" w14:textId="77777777" w:rsidR="00DA2631" w:rsidRDefault="0050576A" w:rsidP="00DA2631">
      <w:pPr>
        <w:pStyle w:val="ABNTTexto"/>
      </w:pPr>
      <w:r>
        <w:t xml:space="preserve">Gráficos de dispersão (no inglês, </w:t>
      </w:r>
      <w:r>
        <w:rPr>
          <w:i/>
        </w:rPr>
        <w:t xml:space="preserve">scatter </w:t>
      </w:r>
      <w:r w:rsidRPr="0050576A">
        <w:rPr>
          <w:i/>
        </w:rPr>
        <w:t>plots</w:t>
      </w:r>
      <w:r w:rsidRPr="0050576A">
        <w:t>)</w:t>
      </w:r>
      <w:r>
        <w:rPr>
          <w:i/>
        </w:rPr>
        <w:t xml:space="preserve"> </w:t>
      </w:r>
      <w:r w:rsidRPr="0050576A">
        <w:t>apresentam</w:t>
      </w:r>
      <w:r>
        <w:t xml:space="preserve"> dois (x e y) ou três eixos (x, y e z), os quais cada um representa uma diferente variável do conjunto de dados. Deste modo, é possível realizar a comparação de uma variável com outra e enxergar se existe alguma correlação entre </w:t>
      </w:r>
      <w:r w:rsidR="00322818">
        <w:t>elas</w:t>
      </w:r>
      <w:r>
        <w:t>.</w:t>
      </w:r>
    </w:p>
    <w:p w14:paraId="086A6254" w14:textId="77777777" w:rsidR="005A2697" w:rsidRDefault="005A2697" w:rsidP="00DA2631">
      <w:pPr>
        <w:pStyle w:val="ABNTTexto"/>
      </w:pPr>
      <w:r>
        <w:t xml:space="preserve">O Gráfico 8 apresenta um exemplo de gráfico de dispersão. Ele mostra as variáveis de receita total do estado dos Estados Unidos (em milhões de dólares americanos) contra o total de alunos matriculados em escolas no estado, em 2015. Assim, pode-se enxergar </w:t>
      </w:r>
      <w:r w:rsidR="00227B56">
        <w:t xml:space="preserve">que, conforme o número de alunos matriculados cresce, a receita do estado também, indicando uma correlação positiva entre as variáveis. </w:t>
      </w:r>
    </w:p>
    <w:p w14:paraId="744AE5F0" w14:textId="77777777" w:rsidR="00937063" w:rsidRPr="00937063" w:rsidRDefault="00F42BC8" w:rsidP="00937063">
      <w:pPr>
        <w:pStyle w:val="ABNTTexto"/>
        <w:rPr>
          <w:color w:val="000000" w:themeColor="text1"/>
        </w:rPr>
      </w:pPr>
      <w:r>
        <w:t>U</w:t>
      </w:r>
      <w:r w:rsidR="00227B56">
        <w:t xml:space="preserve">tilizando o coeficiente de Pearson, definido </w:t>
      </w:r>
      <w:r w:rsidR="00937063">
        <w:t>na Equação 2</w:t>
      </w:r>
      <w:r w:rsidR="00227B56">
        <w:t xml:space="preserve"> </w:t>
      </w:r>
      <w:r w:rsidR="00937063" w:rsidRPr="00937063">
        <w:t>(BRUCE; BRUCE, 2017)</w:t>
      </w:r>
      <w:r w:rsidR="00937063">
        <w:t xml:space="preserve">, onde os desvios em relação à média das duas variáveis são divididas pela </w:t>
      </w:r>
      <w:r w:rsidR="00937063">
        <w:lastRenderedPageBreak/>
        <w:t>multiplicação dos seus desvios padrões (</w:t>
      </w:r>
      <w:r w:rsidR="00937063">
        <w:rPr>
          <w:i/>
        </w:rPr>
        <w:t>s</w:t>
      </w:r>
      <w:r w:rsidR="00937063">
        <w:rPr>
          <w:i/>
          <w:vertAlign w:val="subscript"/>
        </w:rPr>
        <w:t>x</w:t>
      </w:r>
      <w:r w:rsidR="00937063">
        <w:rPr>
          <w:i/>
        </w:rPr>
        <w:t xml:space="preserve"> </w:t>
      </w:r>
      <w:r w:rsidR="00937063">
        <w:t>e</w:t>
      </w:r>
      <w:r w:rsidR="00937063">
        <w:rPr>
          <w:i/>
        </w:rPr>
        <w:t xml:space="preserve"> s</w:t>
      </w:r>
      <w:r w:rsidR="00937063">
        <w:rPr>
          <w:i/>
          <w:vertAlign w:val="subscript"/>
        </w:rPr>
        <w:t>y</w:t>
      </w:r>
      <w:r w:rsidR="00012815">
        <w:t xml:space="preserve">, definidos pela Equação 3), o grau de correlação entre o número de alunos matriculados e a receita total do estado é de </w:t>
      </w:r>
      <w:r w:rsidR="00012815" w:rsidRPr="00012815">
        <w:rPr>
          <w:rFonts w:ascii="Calibri" w:hAnsi="Calibri" w:cs="Calibri"/>
        </w:rPr>
        <w:t>﻿</w:t>
      </w:r>
      <w:r w:rsidR="00012815" w:rsidRPr="00012815">
        <w:t>0</w:t>
      </w:r>
      <w:r w:rsidR="00012815">
        <w:t>,</w:t>
      </w:r>
      <w:r w:rsidR="00012815" w:rsidRPr="00012815">
        <w:t>897577</w:t>
      </w:r>
      <w:r w:rsidR="00012815">
        <w:t>. Dado que a correlação de Pearson possui valores entre -1 e 1, sendo que os valores negativos indicam uma correlação negativa e os positivos uma positiva, pode-se afirmar a correlação positiva</w:t>
      </w:r>
      <w:r>
        <w:t xml:space="preserve"> entre as variáveis em questão. </w:t>
      </w:r>
    </w:p>
    <w:p w14:paraId="78641594" w14:textId="32FC1049" w:rsidR="00227B56" w:rsidRPr="00F42BC8" w:rsidRDefault="00937063" w:rsidP="00F42BC8">
      <w:pPr>
        <w:pStyle w:val="Legenda"/>
        <w:jc w:val="right"/>
        <w:rPr>
          <w:color w:val="000000" w:themeColor="text1"/>
        </w:rPr>
      </w:pPr>
      <m:oMath>
        <m:r>
          <w:rPr>
            <w:rFonts w:ascii="Cambria Math" w:hAnsi="Cambria Math"/>
            <w:color w:val="000000" w:themeColor="text1"/>
            <w:sz w:val="28"/>
            <w:szCs w:val="24"/>
          </w:rPr>
          <m:t>r</m:t>
        </m:r>
        <m:r>
          <w:rPr>
            <w:rFonts w:ascii="Cambria Math" w:hAnsi="Cambria Math"/>
            <w:color w:val="000000" w:themeColor="text1"/>
            <w:sz w:val="28"/>
            <w:szCs w:val="24"/>
          </w:rPr>
          <m:t>=</m:t>
        </m:r>
        <m:f>
          <m:fPr>
            <m:ctrlPr>
              <w:rPr>
                <w:rFonts w:ascii="Cambria Math" w:hAnsi="Cambria Math"/>
                <w:iCs w:val="0"/>
                <w:color w:val="000000" w:themeColor="text1"/>
                <w:sz w:val="28"/>
                <w:szCs w:val="24"/>
              </w:rPr>
            </m:ctrlPr>
          </m:fPr>
          <m:num>
            <m:nary>
              <m:naryPr>
                <m:chr m:val="∑"/>
                <m:limLoc m:val="undOvr"/>
                <m:ctrlPr>
                  <w:rPr>
                    <w:rFonts w:ascii="Cambria Math" w:hAnsi="Cambria Math"/>
                    <w:iCs w:val="0"/>
                    <w:color w:val="000000" w:themeColor="text1"/>
                    <w:sz w:val="28"/>
                    <w:szCs w:val="24"/>
                  </w:rPr>
                </m:ctrlPr>
              </m:naryPr>
              <m:sub>
                <m:r>
                  <w:rPr>
                    <w:rFonts w:ascii="Cambria Math" w:hAnsi="Cambria Math"/>
                    <w:color w:val="000000" w:themeColor="text1"/>
                    <w:sz w:val="28"/>
                    <w:szCs w:val="24"/>
                  </w:rPr>
                  <m:t>i=1</m:t>
                </m:r>
              </m:sub>
              <m:sup>
                <m:r>
                  <w:rPr>
                    <w:rFonts w:ascii="Cambria Math" w:hAnsi="Cambria Math"/>
                    <w:color w:val="000000" w:themeColor="text1"/>
                    <w:sz w:val="28"/>
                    <w:szCs w:val="24"/>
                  </w:rPr>
                  <m:t>N</m:t>
                </m:r>
              </m:sup>
              <m:e>
                <m:sSub>
                  <m:sSubPr>
                    <m:ctrlPr>
                      <w:rPr>
                        <w:rFonts w:ascii="Cambria Math" w:hAnsi="Cambria Math"/>
                        <w:iCs w:val="0"/>
                        <w:color w:val="000000" w:themeColor="text1"/>
                        <w:sz w:val="28"/>
                        <w:szCs w:val="24"/>
                      </w:rPr>
                    </m:ctrlPr>
                  </m:sSubPr>
                  <m:e>
                    <m:r>
                      <w:rPr>
                        <w:rFonts w:ascii="Cambria Math" w:hAnsi="Cambria Math"/>
                        <w:color w:val="000000" w:themeColor="text1"/>
                        <w:sz w:val="28"/>
                        <w:szCs w:val="24"/>
                      </w:rPr>
                      <m:t>(x</m:t>
                    </m:r>
                  </m:e>
                  <m:sub>
                    <m:r>
                      <w:rPr>
                        <w:rFonts w:ascii="Cambria Math" w:hAnsi="Cambria Math"/>
                        <w:color w:val="000000" w:themeColor="text1"/>
                        <w:sz w:val="28"/>
                        <w:szCs w:val="24"/>
                      </w:rPr>
                      <m:t>i</m:t>
                    </m:r>
                  </m:sub>
                </m:sSub>
                <m:r>
                  <w:rPr>
                    <w:rFonts w:ascii="Cambria Math" w:hAnsi="Cambria Math"/>
                    <w:color w:val="000000" w:themeColor="text1"/>
                    <w:sz w:val="28"/>
                    <w:szCs w:val="24"/>
                  </w:rPr>
                  <m:t>-</m:t>
                </m:r>
                <m:acc>
                  <m:accPr>
                    <m:chr m:val="̅"/>
                    <m:ctrlPr>
                      <w:rPr>
                        <w:rFonts w:ascii="Cambria Math" w:hAnsi="Cambria Math"/>
                        <w:iCs w:val="0"/>
                        <w:color w:val="000000" w:themeColor="text1"/>
                        <w:sz w:val="28"/>
                        <w:szCs w:val="24"/>
                      </w:rPr>
                    </m:ctrlPr>
                  </m:accPr>
                  <m:e>
                    <m:r>
                      <w:rPr>
                        <w:rFonts w:ascii="Cambria Math" w:hAnsi="Cambria Math"/>
                        <w:color w:val="000000" w:themeColor="text1"/>
                        <w:sz w:val="28"/>
                        <w:szCs w:val="24"/>
                      </w:rPr>
                      <m:t>x</m:t>
                    </m:r>
                  </m:e>
                </m:acc>
                <m:r>
                  <w:rPr>
                    <w:rFonts w:ascii="Cambria Math" w:hAnsi="Cambria Math"/>
                    <w:color w:val="000000" w:themeColor="text1"/>
                    <w:sz w:val="28"/>
                    <w:szCs w:val="24"/>
                  </w:rPr>
                  <m:t>)</m:t>
                </m:r>
              </m:e>
            </m:nary>
            <m:r>
              <w:rPr>
                <w:rFonts w:ascii="Cambria Math" w:hAnsi="Cambria Math"/>
                <w:color w:val="000000" w:themeColor="text1"/>
                <w:sz w:val="28"/>
                <w:szCs w:val="24"/>
              </w:rPr>
              <m:t>(</m:t>
            </m:r>
            <m:sSub>
              <m:sSubPr>
                <m:ctrlPr>
                  <w:rPr>
                    <w:rFonts w:ascii="Cambria Math" w:hAnsi="Cambria Math"/>
                    <w:iCs w:val="0"/>
                    <w:color w:val="000000" w:themeColor="text1"/>
                    <w:sz w:val="28"/>
                    <w:szCs w:val="24"/>
                  </w:rPr>
                </m:ctrlPr>
              </m:sSubPr>
              <m:e>
                <m:r>
                  <w:rPr>
                    <w:rFonts w:ascii="Cambria Math" w:hAnsi="Cambria Math"/>
                    <w:color w:val="000000" w:themeColor="text1"/>
                    <w:sz w:val="28"/>
                    <w:szCs w:val="24"/>
                  </w:rPr>
                  <m:t>y</m:t>
                </m:r>
              </m:e>
              <m:sub>
                <m:r>
                  <w:rPr>
                    <w:rFonts w:ascii="Cambria Math" w:hAnsi="Cambria Math"/>
                    <w:color w:val="000000" w:themeColor="text1"/>
                    <w:sz w:val="28"/>
                    <w:szCs w:val="24"/>
                  </w:rPr>
                  <m:t>i</m:t>
                </m:r>
              </m:sub>
            </m:sSub>
            <m:r>
              <w:rPr>
                <w:rFonts w:ascii="Cambria Math" w:hAnsi="Cambria Math"/>
                <w:color w:val="000000" w:themeColor="text1"/>
                <w:sz w:val="28"/>
                <w:szCs w:val="24"/>
              </w:rPr>
              <m:t>-</m:t>
            </m:r>
            <m:acc>
              <m:accPr>
                <m:chr m:val="̅"/>
                <m:ctrlPr>
                  <w:rPr>
                    <w:rFonts w:ascii="Cambria Math" w:hAnsi="Cambria Math"/>
                    <w:iCs w:val="0"/>
                    <w:color w:val="000000" w:themeColor="text1"/>
                    <w:sz w:val="28"/>
                    <w:szCs w:val="24"/>
                  </w:rPr>
                </m:ctrlPr>
              </m:accPr>
              <m:e>
                <m:r>
                  <w:rPr>
                    <w:rFonts w:ascii="Cambria Math" w:hAnsi="Cambria Math"/>
                    <w:color w:val="000000" w:themeColor="text1"/>
                    <w:sz w:val="28"/>
                    <w:szCs w:val="24"/>
                  </w:rPr>
                  <m:t>y</m:t>
                </m:r>
              </m:e>
            </m:acc>
            <m:r>
              <w:rPr>
                <w:rFonts w:ascii="Cambria Math" w:hAnsi="Cambria Math"/>
                <w:color w:val="000000" w:themeColor="text1"/>
                <w:sz w:val="28"/>
                <w:szCs w:val="24"/>
              </w:rPr>
              <m:t>)</m:t>
            </m:r>
          </m:num>
          <m:den>
            <m:r>
              <w:rPr>
                <w:rFonts w:ascii="Cambria Math" w:hAnsi="Cambria Math"/>
                <w:color w:val="000000" w:themeColor="text1"/>
                <w:sz w:val="28"/>
                <w:szCs w:val="24"/>
              </w:rPr>
              <m:t>(N-1)</m:t>
            </m:r>
            <m:sSub>
              <m:sSubPr>
                <m:ctrlPr>
                  <w:rPr>
                    <w:rFonts w:ascii="Cambria Math" w:hAnsi="Cambria Math"/>
                    <w:iCs w:val="0"/>
                    <w:color w:val="000000" w:themeColor="text1"/>
                    <w:sz w:val="28"/>
                    <w:szCs w:val="24"/>
                  </w:rPr>
                </m:ctrlPr>
              </m:sSubPr>
              <m:e>
                <m:r>
                  <w:rPr>
                    <w:rFonts w:ascii="Cambria Math" w:hAnsi="Cambria Math"/>
                    <w:color w:val="000000" w:themeColor="text1"/>
                    <w:sz w:val="28"/>
                    <w:szCs w:val="24"/>
                  </w:rPr>
                  <m:t>s</m:t>
                </m:r>
              </m:e>
              <m:sub>
                <m:r>
                  <w:rPr>
                    <w:rFonts w:ascii="Cambria Math" w:hAnsi="Cambria Math"/>
                    <w:color w:val="000000" w:themeColor="text1"/>
                    <w:sz w:val="28"/>
                    <w:szCs w:val="24"/>
                  </w:rPr>
                  <m:t>x</m:t>
                </m:r>
              </m:sub>
            </m:sSub>
            <m:sSub>
              <m:sSubPr>
                <m:ctrlPr>
                  <w:rPr>
                    <w:rFonts w:ascii="Cambria Math" w:hAnsi="Cambria Math"/>
                    <w:iCs w:val="0"/>
                    <w:color w:val="000000" w:themeColor="text1"/>
                    <w:sz w:val="28"/>
                    <w:szCs w:val="24"/>
                  </w:rPr>
                </m:ctrlPr>
              </m:sSubPr>
              <m:e>
                <m:r>
                  <w:rPr>
                    <w:rFonts w:ascii="Cambria Math" w:hAnsi="Cambria Math"/>
                    <w:color w:val="000000" w:themeColor="text1"/>
                    <w:sz w:val="28"/>
                    <w:szCs w:val="24"/>
                  </w:rPr>
                  <m:t>s</m:t>
                </m:r>
              </m:e>
              <m:sub>
                <m:r>
                  <w:rPr>
                    <w:rFonts w:ascii="Cambria Math" w:hAnsi="Cambria Math"/>
                    <w:color w:val="000000" w:themeColor="text1"/>
                    <w:sz w:val="28"/>
                    <w:szCs w:val="24"/>
                  </w:rPr>
                  <m:t>y</m:t>
                </m:r>
              </m:sub>
            </m:sSub>
          </m:den>
        </m:f>
      </m:oMath>
      <w:r w:rsidRPr="00600A5D">
        <w:rPr>
          <w:iCs w:val="0"/>
          <w:color w:val="000000" w:themeColor="text1"/>
          <w:sz w:val="24"/>
          <w:szCs w:val="24"/>
        </w:rPr>
        <w:tab/>
      </w:r>
      <w:r w:rsidRPr="00600A5D">
        <w:rPr>
          <w:iCs w:val="0"/>
          <w:color w:val="000000" w:themeColor="text1"/>
          <w:sz w:val="24"/>
          <w:szCs w:val="24"/>
        </w:rPr>
        <w:tab/>
      </w:r>
      <w:r w:rsidRPr="00600A5D">
        <w:rPr>
          <w:iCs w:val="0"/>
          <w:color w:val="000000" w:themeColor="text1"/>
          <w:sz w:val="24"/>
          <w:szCs w:val="24"/>
        </w:rPr>
        <w:tab/>
      </w:r>
      <w:r w:rsidRPr="00600A5D">
        <w:rPr>
          <w:iCs w:val="0"/>
          <w:color w:val="000000" w:themeColor="text1"/>
          <w:sz w:val="24"/>
          <w:szCs w:val="24"/>
        </w:rPr>
        <w:tab/>
      </w:r>
      <w:r w:rsidRPr="00600A5D">
        <w:rPr>
          <w:iCs w:val="0"/>
          <w:color w:val="000000" w:themeColor="text1"/>
          <w:sz w:val="24"/>
          <w:szCs w:val="24"/>
        </w:rPr>
        <w:tab/>
      </w:r>
      <w:r w:rsidRPr="00600A5D">
        <w:rPr>
          <w:color w:val="000000" w:themeColor="text1"/>
        </w:rPr>
        <w:t xml:space="preserve"> </w:t>
      </w:r>
      <w:r w:rsidRPr="00600A5D">
        <w:rPr>
          <w:color w:val="000000" w:themeColor="text1"/>
          <w:sz w:val="24"/>
          <w:szCs w:val="24"/>
        </w:rPr>
        <w:t>(</w:t>
      </w:r>
      <w:r w:rsidRPr="00600A5D">
        <w:rPr>
          <w:color w:val="000000" w:themeColor="text1"/>
          <w:sz w:val="24"/>
          <w:szCs w:val="24"/>
        </w:rPr>
        <w:fldChar w:fldCharType="begin"/>
      </w:r>
      <w:r w:rsidRPr="00600A5D">
        <w:rPr>
          <w:color w:val="000000" w:themeColor="text1"/>
          <w:sz w:val="24"/>
          <w:szCs w:val="24"/>
        </w:rPr>
        <w:instrText xml:space="preserve"> SEQ ( \* ARABIC </w:instrText>
      </w:r>
      <w:r w:rsidRPr="00600A5D">
        <w:rPr>
          <w:color w:val="000000" w:themeColor="text1"/>
          <w:sz w:val="24"/>
          <w:szCs w:val="24"/>
        </w:rPr>
        <w:fldChar w:fldCharType="separate"/>
      </w:r>
      <w:r>
        <w:rPr>
          <w:noProof/>
          <w:color w:val="000000" w:themeColor="text1"/>
          <w:sz w:val="24"/>
          <w:szCs w:val="24"/>
        </w:rPr>
        <w:t>2</w:t>
      </w:r>
      <w:r w:rsidRPr="00600A5D">
        <w:rPr>
          <w:color w:val="000000" w:themeColor="text1"/>
          <w:sz w:val="24"/>
          <w:szCs w:val="24"/>
        </w:rPr>
        <w:fldChar w:fldCharType="end"/>
      </w:r>
      <w:r w:rsidRPr="00600A5D">
        <w:rPr>
          <w:color w:val="000000" w:themeColor="text1"/>
          <w:sz w:val="24"/>
          <w:szCs w:val="24"/>
        </w:rPr>
        <w:t>)</w:t>
      </w:r>
    </w:p>
    <w:p w14:paraId="329CD676" w14:textId="77777777" w:rsidR="00937063" w:rsidRPr="00F42BC8" w:rsidRDefault="00012815" w:rsidP="00F42BC8">
      <w:pPr>
        <w:pStyle w:val="Legenda"/>
        <w:jc w:val="right"/>
        <w:rPr>
          <w:color w:val="000000" w:themeColor="text1"/>
        </w:rPr>
      </w:pPr>
      <m:oMath>
        <m:r>
          <w:rPr>
            <w:rFonts w:ascii="Cambria Math" w:hAnsi="Cambria Math"/>
            <w:color w:val="000000" w:themeColor="text1"/>
            <w:sz w:val="28"/>
            <w:szCs w:val="24"/>
          </w:rPr>
          <m:t>s</m:t>
        </m:r>
        <m:r>
          <w:rPr>
            <w:rFonts w:ascii="Cambria Math" w:hAnsi="Cambria Math"/>
            <w:color w:val="000000" w:themeColor="text1"/>
            <w:sz w:val="28"/>
            <w:szCs w:val="24"/>
          </w:rPr>
          <m:t>=</m:t>
        </m:r>
        <m:rad>
          <m:radPr>
            <m:degHide m:val="1"/>
            <m:ctrlPr>
              <w:rPr>
                <w:rFonts w:ascii="Cambria Math" w:hAnsi="Cambria Math"/>
                <w:iCs w:val="0"/>
                <w:color w:val="000000" w:themeColor="text1"/>
                <w:sz w:val="28"/>
                <w:szCs w:val="24"/>
              </w:rPr>
            </m:ctrlPr>
          </m:radPr>
          <m:deg/>
          <m:e>
            <m:f>
              <m:fPr>
                <m:ctrlPr>
                  <w:rPr>
                    <w:rFonts w:ascii="Cambria Math" w:hAnsi="Cambria Math"/>
                    <w:iCs w:val="0"/>
                    <w:color w:val="000000" w:themeColor="text1"/>
                    <w:sz w:val="28"/>
                    <w:szCs w:val="24"/>
                  </w:rPr>
                </m:ctrlPr>
              </m:fPr>
              <m:num>
                <m:nary>
                  <m:naryPr>
                    <m:chr m:val="∑"/>
                    <m:limLoc m:val="undOvr"/>
                    <m:ctrlPr>
                      <w:rPr>
                        <w:rFonts w:ascii="Cambria Math" w:hAnsi="Cambria Math"/>
                        <w:iCs w:val="0"/>
                        <w:color w:val="000000" w:themeColor="text1"/>
                        <w:sz w:val="28"/>
                        <w:szCs w:val="24"/>
                      </w:rPr>
                    </m:ctrlPr>
                  </m:naryPr>
                  <m:sub>
                    <m:r>
                      <w:rPr>
                        <w:rFonts w:ascii="Cambria Math" w:hAnsi="Cambria Math"/>
                        <w:color w:val="000000" w:themeColor="text1"/>
                        <w:sz w:val="28"/>
                        <w:szCs w:val="24"/>
                      </w:rPr>
                      <m:t>i=1</m:t>
                    </m:r>
                  </m:sub>
                  <m:sup>
                    <m:r>
                      <w:rPr>
                        <w:rFonts w:ascii="Cambria Math" w:hAnsi="Cambria Math"/>
                        <w:color w:val="000000" w:themeColor="text1"/>
                        <w:sz w:val="28"/>
                        <w:szCs w:val="24"/>
                      </w:rPr>
                      <m:t>N</m:t>
                    </m:r>
                  </m:sup>
                  <m:e>
                    <m:sSup>
                      <m:sSupPr>
                        <m:ctrlPr>
                          <w:rPr>
                            <w:rFonts w:ascii="Cambria Math" w:hAnsi="Cambria Math"/>
                            <w:iCs w:val="0"/>
                            <w:color w:val="000000" w:themeColor="text1"/>
                            <w:sz w:val="28"/>
                            <w:szCs w:val="24"/>
                          </w:rPr>
                        </m:ctrlPr>
                      </m:sSupPr>
                      <m:e>
                        <m:sSub>
                          <m:sSubPr>
                            <m:ctrlPr>
                              <w:rPr>
                                <w:rFonts w:ascii="Cambria Math" w:hAnsi="Cambria Math"/>
                                <w:iCs w:val="0"/>
                                <w:color w:val="000000" w:themeColor="text1"/>
                                <w:sz w:val="28"/>
                                <w:szCs w:val="24"/>
                              </w:rPr>
                            </m:ctrlPr>
                          </m:sSubPr>
                          <m:e>
                            <m:r>
                              <w:rPr>
                                <w:rFonts w:ascii="Cambria Math" w:hAnsi="Cambria Math"/>
                                <w:color w:val="000000" w:themeColor="text1"/>
                                <w:sz w:val="28"/>
                                <w:szCs w:val="24"/>
                              </w:rPr>
                              <m:t>(x</m:t>
                            </m:r>
                          </m:e>
                          <m:sub>
                            <m:r>
                              <w:rPr>
                                <w:rFonts w:ascii="Cambria Math" w:hAnsi="Cambria Math"/>
                                <w:color w:val="000000" w:themeColor="text1"/>
                                <w:sz w:val="28"/>
                                <w:szCs w:val="24"/>
                              </w:rPr>
                              <m:t>i</m:t>
                            </m:r>
                          </m:sub>
                        </m:sSub>
                        <m:r>
                          <w:rPr>
                            <w:rFonts w:ascii="Cambria Math" w:hAnsi="Cambria Math"/>
                            <w:color w:val="000000" w:themeColor="text1"/>
                            <w:sz w:val="28"/>
                            <w:szCs w:val="24"/>
                          </w:rPr>
                          <m:t>-</m:t>
                        </m:r>
                        <m:acc>
                          <m:accPr>
                            <m:chr m:val="̅"/>
                            <m:ctrlPr>
                              <w:rPr>
                                <w:rFonts w:ascii="Cambria Math" w:hAnsi="Cambria Math"/>
                                <w:iCs w:val="0"/>
                                <w:color w:val="000000" w:themeColor="text1"/>
                                <w:sz w:val="28"/>
                                <w:szCs w:val="24"/>
                              </w:rPr>
                            </m:ctrlPr>
                          </m:accPr>
                          <m:e>
                            <m:r>
                              <w:rPr>
                                <w:rFonts w:ascii="Cambria Math" w:hAnsi="Cambria Math"/>
                                <w:color w:val="000000" w:themeColor="text1"/>
                                <w:sz w:val="28"/>
                                <w:szCs w:val="24"/>
                              </w:rPr>
                              <m:t>x</m:t>
                            </m:r>
                          </m:e>
                        </m:acc>
                        <m:r>
                          <w:rPr>
                            <w:rFonts w:ascii="Cambria Math" w:hAnsi="Cambria Math"/>
                            <w:color w:val="000000" w:themeColor="text1"/>
                            <w:sz w:val="28"/>
                            <w:szCs w:val="24"/>
                          </w:rPr>
                          <m:t>)</m:t>
                        </m:r>
                      </m:e>
                      <m:sup>
                        <m:r>
                          <w:rPr>
                            <w:rFonts w:ascii="Cambria Math" w:hAnsi="Cambria Math"/>
                            <w:color w:val="000000" w:themeColor="text1"/>
                            <w:sz w:val="28"/>
                            <w:szCs w:val="24"/>
                          </w:rPr>
                          <m:t>2</m:t>
                        </m:r>
                      </m:sup>
                    </m:sSup>
                  </m:e>
                </m:nary>
              </m:num>
              <m:den>
                <m:r>
                  <w:rPr>
                    <w:rFonts w:ascii="Cambria Math" w:hAnsi="Cambria Math"/>
                    <w:color w:val="000000" w:themeColor="text1"/>
                    <w:sz w:val="28"/>
                    <w:szCs w:val="24"/>
                  </w:rPr>
                  <m:t>(N-1)</m:t>
                </m:r>
              </m:den>
            </m:f>
          </m:e>
        </m:rad>
      </m:oMath>
      <w:r w:rsidRPr="00600A5D">
        <w:rPr>
          <w:iCs w:val="0"/>
          <w:color w:val="000000" w:themeColor="text1"/>
          <w:sz w:val="24"/>
          <w:szCs w:val="24"/>
        </w:rPr>
        <w:tab/>
      </w:r>
      <w:r w:rsidRPr="00600A5D">
        <w:rPr>
          <w:iCs w:val="0"/>
          <w:color w:val="000000" w:themeColor="text1"/>
          <w:sz w:val="24"/>
          <w:szCs w:val="24"/>
        </w:rPr>
        <w:tab/>
      </w:r>
      <w:r w:rsidRPr="00600A5D">
        <w:rPr>
          <w:iCs w:val="0"/>
          <w:color w:val="000000" w:themeColor="text1"/>
          <w:sz w:val="24"/>
          <w:szCs w:val="24"/>
        </w:rPr>
        <w:tab/>
      </w:r>
      <w:r w:rsidRPr="00600A5D">
        <w:rPr>
          <w:iCs w:val="0"/>
          <w:color w:val="000000" w:themeColor="text1"/>
          <w:sz w:val="24"/>
          <w:szCs w:val="24"/>
        </w:rPr>
        <w:tab/>
      </w:r>
      <w:r w:rsidRPr="00600A5D">
        <w:rPr>
          <w:iCs w:val="0"/>
          <w:color w:val="000000" w:themeColor="text1"/>
          <w:sz w:val="24"/>
          <w:szCs w:val="24"/>
        </w:rPr>
        <w:tab/>
      </w:r>
      <w:r w:rsidRPr="00600A5D">
        <w:rPr>
          <w:iCs w:val="0"/>
          <w:color w:val="000000" w:themeColor="text1"/>
          <w:sz w:val="24"/>
          <w:szCs w:val="24"/>
        </w:rPr>
        <w:tab/>
      </w:r>
      <w:r w:rsidRPr="00600A5D">
        <w:rPr>
          <w:color w:val="000000" w:themeColor="text1"/>
        </w:rPr>
        <w:t xml:space="preserve"> </w:t>
      </w:r>
      <w:r w:rsidRPr="00600A5D">
        <w:rPr>
          <w:color w:val="000000" w:themeColor="text1"/>
          <w:sz w:val="24"/>
          <w:szCs w:val="24"/>
        </w:rPr>
        <w:t>(</w:t>
      </w:r>
      <w:r w:rsidRPr="00600A5D">
        <w:rPr>
          <w:color w:val="000000" w:themeColor="text1"/>
          <w:sz w:val="24"/>
          <w:szCs w:val="24"/>
        </w:rPr>
        <w:fldChar w:fldCharType="begin"/>
      </w:r>
      <w:r w:rsidRPr="00600A5D">
        <w:rPr>
          <w:color w:val="000000" w:themeColor="text1"/>
          <w:sz w:val="24"/>
          <w:szCs w:val="24"/>
        </w:rPr>
        <w:instrText xml:space="preserve"> SEQ ( \* ARABIC </w:instrText>
      </w:r>
      <w:r w:rsidRPr="00600A5D">
        <w:rPr>
          <w:color w:val="000000" w:themeColor="text1"/>
          <w:sz w:val="24"/>
          <w:szCs w:val="24"/>
        </w:rPr>
        <w:fldChar w:fldCharType="separate"/>
      </w:r>
      <w:r>
        <w:rPr>
          <w:noProof/>
          <w:color w:val="000000" w:themeColor="text1"/>
          <w:sz w:val="24"/>
          <w:szCs w:val="24"/>
        </w:rPr>
        <w:t>3</w:t>
      </w:r>
      <w:r w:rsidRPr="00600A5D">
        <w:rPr>
          <w:color w:val="000000" w:themeColor="text1"/>
          <w:sz w:val="24"/>
          <w:szCs w:val="24"/>
        </w:rPr>
        <w:fldChar w:fldCharType="end"/>
      </w:r>
      <w:r w:rsidRPr="00600A5D">
        <w:rPr>
          <w:color w:val="000000" w:themeColor="text1"/>
          <w:sz w:val="24"/>
          <w:szCs w:val="24"/>
        </w:rPr>
        <w:t>)</w:t>
      </w:r>
    </w:p>
    <w:p w14:paraId="45DC44E8" w14:textId="296E3426" w:rsidR="00327F2F" w:rsidRPr="00A125E1" w:rsidRDefault="00A125E1" w:rsidP="00A125E1">
      <w:pPr>
        <w:pStyle w:val="Legenda"/>
        <w:jc w:val="center"/>
        <w:rPr>
          <w:color w:val="000000" w:themeColor="text1"/>
          <w:sz w:val="24"/>
        </w:rPr>
      </w:pPr>
      <w:r w:rsidRPr="00A125E1">
        <w:rPr>
          <w:b/>
          <w:color w:val="000000" w:themeColor="text1"/>
          <w:sz w:val="24"/>
        </w:rPr>
        <w:t xml:space="preserve">GRÁFICO </w:t>
      </w:r>
      <w:r w:rsidRPr="00A125E1">
        <w:rPr>
          <w:b/>
          <w:color w:val="000000" w:themeColor="text1"/>
          <w:sz w:val="24"/>
        </w:rPr>
        <w:fldChar w:fldCharType="begin"/>
      </w:r>
      <w:r w:rsidRPr="00A125E1">
        <w:rPr>
          <w:b/>
          <w:color w:val="000000" w:themeColor="text1"/>
          <w:sz w:val="24"/>
        </w:rPr>
        <w:instrText xml:space="preserve"> SEQ GRÁFICO \* ARABIC </w:instrText>
      </w:r>
      <w:r w:rsidRPr="00A125E1">
        <w:rPr>
          <w:b/>
          <w:color w:val="000000" w:themeColor="text1"/>
          <w:sz w:val="24"/>
        </w:rPr>
        <w:fldChar w:fldCharType="separate"/>
      </w:r>
      <w:r w:rsidR="00801E71">
        <w:rPr>
          <w:b/>
          <w:noProof/>
          <w:color w:val="000000" w:themeColor="text1"/>
          <w:sz w:val="24"/>
        </w:rPr>
        <w:t>8</w:t>
      </w:r>
      <w:r w:rsidRPr="00A125E1">
        <w:rPr>
          <w:b/>
          <w:color w:val="000000" w:themeColor="text1"/>
          <w:sz w:val="24"/>
        </w:rPr>
        <w:fldChar w:fldCharType="end"/>
      </w:r>
      <w:r w:rsidRPr="00A125E1">
        <w:rPr>
          <w:color w:val="000000" w:themeColor="text1"/>
          <w:sz w:val="24"/>
        </w:rPr>
        <w:t xml:space="preserve"> - Receita total por número total de alunos matriculados na escola por estado dos Estados Unidos - 2015</w:t>
      </w:r>
    </w:p>
    <w:p w14:paraId="2E4C6288" w14:textId="77777777" w:rsidR="001D2831" w:rsidRDefault="00D84C46" w:rsidP="00A125E1">
      <w:pPr>
        <w:pStyle w:val="ABNTTexto"/>
        <w:jc w:val="center"/>
      </w:pPr>
      <w:r>
        <w:rPr>
          <w:noProof/>
        </w:rPr>
        <w:drawing>
          <wp:inline distT="0" distB="0" distL="0" distR="0" wp14:anchorId="3F0C5FEC" wp14:editId="58C8C3A3">
            <wp:extent cx="4448866" cy="4247515"/>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t_us_educ.png"/>
                    <pic:cNvPicPr/>
                  </pic:nvPicPr>
                  <pic:blipFill rotWithShape="1">
                    <a:blip r:embed="rId18">
                      <a:extLst>
                        <a:ext uri="{28A0092B-C50C-407E-A947-70E740481C1C}">
                          <a14:useLocalDpi xmlns:a14="http://schemas.microsoft.com/office/drawing/2010/main" val="0"/>
                        </a:ext>
                      </a:extLst>
                    </a:blip>
                    <a:srcRect l="9069" t="10164" r="8522" b="8783"/>
                    <a:stretch/>
                  </pic:blipFill>
                  <pic:spPr bwMode="auto">
                    <a:xfrm>
                      <a:off x="0" y="0"/>
                      <a:ext cx="4450094" cy="4248687"/>
                    </a:xfrm>
                    <a:prstGeom prst="rect">
                      <a:avLst/>
                    </a:prstGeom>
                    <a:ln>
                      <a:noFill/>
                    </a:ln>
                    <a:extLst>
                      <a:ext uri="{53640926-AAD7-44D8-BBD7-CCE9431645EC}">
                        <a14:shadowObscured xmlns:a14="http://schemas.microsoft.com/office/drawing/2010/main"/>
                      </a:ext>
                    </a:extLst>
                  </pic:spPr>
                </pic:pic>
              </a:graphicData>
            </a:graphic>
          </wp:inline>
        </w:drawing>
      </w:r>
    </w:p>
    <w:p w14:paraId="436CC49C" w14:textId="71D28EC8" w:rsidR="00327F2F" w:rsidRDefault="00327F2F" w:rsidP="00327F2F">
      <w:pPr>
        <w:pStyle w:val="ABNTTexto"/>
        <w:jc w:val="left"/>
      </w:pPr>
      <w:r>
        <w:t>Fonte:</w:t>
      </w:r>
      <w:r w:rsidR="0032048B">
        <w:t xml:space="preserve"> (GARRARD, 2019)</w:t>
      </w:r>
      <w:r w:rsidR="0032048B">
        <w:rPr>
          <w:rStyle w:val="Refdenotaderodap"/>
        </w:rPr>
        <w:footnoteReference w:id="10"/>
      </w:r>
    </w:p>
    <w:p w14:paraId="46488208" w14:textId="77777777" w:rsidR="0078339A" w:rsidRDefault="0078339A" w:rsidP="0078339A">
      <w:pPr>
        <w:pStyle w:val="Ttulo"/>
        <w:numPr>
          <w:ilvl w:val="1"/>
          <w:numId w:val="2"/>
        </w:numPr>
      </w:pPr>
      <w:bookmarkStart w:id="18" w:name="_Toc12119136"/>
      <w:r>
        <w:rPr>
          <w:i/>
        </w:rPr>
        <w:t>BOX PLOT</w:t>
      </w:r>
      <w:bookmarkEnd w:id="18"/>
      <w:r>
        <w:t xml:space="preserve"> </w:t>
      </w:r>
    </w:p>
    <w:p w14:paraId="66B14638" w14:textId="77777777" w:rsidR="0078339A" w:rsidRDefault="0078339A" w:rsidP="0078339A">
      <w:pPr>
        <w:pStyle w:val="ABNTTexto"/>
      </w:pPr>
      <w:r>
        <w:lastRenderedPageBreak/>
        <w:t xml:space="preserve">O </w:t>
      </w:r>
      <w:r>
        <w:rPr>
          <w:i/>
        </w:rPr>
        <w:t>box plot</w:t>
      </w:r>
      <w:r>
        <w:t xml:space="preserve"> mostra a distribuição das amostras através de suas medidas de mediana, primeiro e terceiro quartis, além de mostrar os valores máximo e mínimo do conjunto, bem como </w:t>
      </w:r>
      <w:r>
        <w:rPr>
          <w:i/>
        </w:rPr>
        <w:t>outliers</w:t>
      </w:r>
      <w:r>
        <w:t xml:space="preserve">. A Figura 1 explica estes elementos de forma visual. </w:t>
      </w:r>
    </w:p>
    <w:p w14:paraId="39DFBFF7" w14:textId="77777777" w:rsidR="0078339A" w:rsidRDefault="0078339A" w:rsidP="0078339A">
      <w:pPr>
        <w:pStyle w:val="ABNTTexto"/>
      </w:pPr>
      <w:r>
        <w:t>Com esta visualização, é possível enxergar a distribuição do conjunto, analisando quão compacto o mesmo se encontra e se é um conjunto simétrico, permitindo tirar conclusões sobre os dados serem ou não enviesados.</w:t>
      </w:r>
    </w:p>
    <w:p w14:paraId="57D4369A" w14:textId="34076DA6" w:rsidR="0078339A" w:rsidRPr="00C06FB2" w:rsidRDefault="0078339A" w:rsidP="0078339A">
      <w:pPr>
        <w:pStyle w:val="Legenda"/>
        <w:jc w:val="center"/>
        <w:rPr>
          <w:color w:val="000000" w:themeColor="text1"/>
          <w:sz w:val="24"/>
        </w:rPr>
      </w:pPr>
      <w:r w:rsidRPr="00106131">
        <w:rPr>
          <w:b/>
          <w:color w:val="000000" w:themeColor="text1"/>
          <w:sz w:val="24"/>
        </w:rPr>
        <w:t xml:space="preserve">FIGURA </w:t>
      </w:r>
      <w:r w:rsidRPr="00106131">
        <w:rPr>
          <w:b/>
          <w:color w:val="000000" w:themeColor="text1"/>
          <w:sz w:val="24"/>
        </w:rPr>
        <w:fldChar w:fldCharType="begin"/>
      </w:r>
      <w:r w:rsidRPr="00106131">
        <w:rPr>
          <w:b/>
          <w:color w:val="000000" w:themeColor="text1"/>
          <w:sz w:val="24"/>
        </w:rPr>
        <w:instrText xml:space="preserve"> SEQ FIGURA \* ARABIC </w:instrText>
      </w:r>
      <w:r w:rsidRPr="00106131">
        <w:rPr>
          <w:b/>
          <w:color w:val="000000" w:themeColor="text1"/>
          <w:sz w:val="24"/>
        </w:rPr>
        <w:fldChar w:fldCharType="separate"/>
      </w:r>
      <w:r w:rsidR="008408EF">
        <w:rPr>
          <w:b/>
          <w:noProof/>
          <w:color w:val="000000" w:themeColor="text1"/>
          <w:sz w:val="24"/>
        </w:rPr>
        <w:t>1</w:t>
      </w:r>
      <w:r w:rsidRPr="00106131">
        <w:rPr>
          <w:b/>
          <w:color w:val="000000" w:themeColor="text1"/>
          <w:sz w:val="24"/>
        </w:rPr>
        <w:fldChar w:fldCharType="end"/>
      </w:r>
      <w:r w:rsidRPr="00C06FB2">
        <w:rPr>
          <w:color w:val="000000" w:themeColor="text1"/>
          <w:sz w:val="24"/>
        </w:rPr>
        <w:t xml:space="preserve"> – </w:t>
      </w:r>
      <w:r>
        <w:rPr>
          <w:color w:val="000000" w:themeColor="text1"/>
          <w:sz w:val="24"/>
        </w:rPr>
        <w:t>Características</w:t>
      </w:r>
      <w:r w:rsidRPr="00C06FB2">
        <w:rPr>
          <w:color w:val="000000" w:themeColor="text1"/>
          <w:sz w:val="24"/>
        </w:rPr>
        <w:t xml:space="preserve"> </w:t>
      </w:r>
      <w:r>
        <w:rPr>
          <w:color w:val="000000" w:themeColor="text1"/>
          <w:sz w:val="24"/>
        </w:rPr>
        <w:t>d</w:t>
      </w:r>
      <w:r w:rsidRPr="00C06FB2">
        <w:rPr>
          <w:color w:val="000000" w:themeColor="text1"/>
          <w:sz w:val="24"/>
        </w:rPr>
        <w:t>o box plot</w:t>
      </w:r>
    </w:p>
    <w:p w14:paraId="033FA3EA" w14:textId="77777777" w:rsidR="0078339A" w:rsidRDefault="0078339A" w:rsidP="0078339A">
      <w:pPr>
        <w:pStyle w:val="ABNTTexto"/>
        <w:jc w:val="center"/>
      </w:pPr>
      <w:r>
        <w:rPr>
          <w:noProof/>
        </w:rPr>
        <w:drawing>
          <wp:inline distT="0" distB="0" distL="0" distR="0" wp14:anchorId="2EA5DEDC" wp14:editId="2C63736B">
            <wp:extent cx="1587500" cy="207010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ox_plot_explanation.png"/>
                    <pic:cNvPicPr/>
                  </pic:nvPicPr>
                  <pic:blipFill>
                    <a:blip r:embed="rId19">
                      <a:extLst>
                        <a:ext uri="{28A0092B-C50C-407E-A947-70E740481C1C}">
                          <a14:useLocalDpi xmlns:a14="http://schemas.microsoft.com/office/drawing/2010/main" val="0"/>
                        </a:ext>
                      </a:extLst>
                    </a:blip>
                    <a:stretch>
                      <a:fillRect/>
                    </a:stretch>
                  </pic:blipFill>
                  <pic:spPr>
                    <a:xfrm>
                      <a:off x="0" y="0"/>
                      <a:ext cx="1587500" cy="2070100"/>
                    </a:xfrm>
                    <a:prstGeom prst="rect">
                      <a:avLst/>
                    </a:prstGeom>
                  </pic:spPr>
                </pic:pic>
              </a:graphicData>
            </a:graphic>
          </wp:inline>
        </w:drawing>
      </w:r>
    </w:p>
    <w:p w14:paraId="3B80060D" w14:textId="77777777" w:rsidR="0078339A" w:rsidRDefault="0078339A" w:rsidP="0078339A">
      <w:pPr>
        <w:pStyle w:val="ABNTTexto"/>
      </w:pPr>
      <w:r>
        <w:t xml:space="preserve">O Gráfico 2 mostra a distribuição das idades dos jogadores da NBA ao longo das temporadas utilizando </w:t>
      </w:r>
      <w:r>
        <w:rPr>
          <w:i/>
        </w:rPr>
        <w:t>box plots</w:t>
      </w:r>
      <w:r>
        <w:t>.</w:t>
      </w:r>
      <w:r w:rsidRPr="00284E2E">
        <w:t xml:space="preserve"> A</w:t>
      </w:r>
      <w:r>
        <w:t xml:space="preserve"> partir destes, pode-se ver que está é uma variável praticamente simétrica para quase todas as temporadas do esporte, com destaque para a temporada de 2007-08. Ainda, pode-se inferir que a idade máxima dos jogadores caiu ao longo das temporadas. </w:t>
      </w:r>
    </w:p>
    <w:p w14:paraId="3974E37D" w14:textId="77777777" w:rsidR="0078339A" w:rsidRDefault="0078339A" w:rsidP="0078339A">
      <w:pPr>
        <w:pStyle w:val="Legenda"/>
        <w:jc w:val="center"/>
        <w:rPr>
          <w:b/>
          <w:color w:val="000000" w:themeColor="text1"/>
          <w:sz w:val="24"/>
        </w:rPr>
      </w:pPr>
    </w:p>
    <w:p w14:paraId="5447F6D2" w14:textId="77777777" w:rsidR="0078339A" w:rsidRPr="004662BE" w:rsidRDefault="0078339A" w:rsidP="0078339A">
      <w:pPr>
        <w:pStyle w:val="Legenda"/>
        <w:jc w:val="center"/>
        <w:rPr>
          <w:color w:val="000000" w:themeColor="text1"/>
          <w:sz w:val="24"/>
        </w:rPr>
      </w:pPr>
      <w:r w:rsidRPr="004662BE">
        <w:rPr>
          <w:b/>
          <w:color w:val="000000" w:themeColor="text1"/>
          <w:sz w:val="24"/>
        </w:rPr>
        <w:t xml:space="preserve">GRÁFICO </w:t>
      </w:r>
      <w:r w:rsidRPr="004662BE">
        <w:rPr>
          <w:b/>
          <w:color w:val="000000" w:themeColor="text1"/>
          <w:sz w:val="24"/>
        </w:rPr>
        <w:fldChar w:fldCharType="begin"/>
      </w:r>
      <w:r w:rsidRPr="004662BE">
        <w:rPr>
          <w:b/>
          <w:color w:val="000000" w:themeColor="text1"/>
          <w:sz w:val="24"/>
        </w:rPr>
        <w:instrText xml:space="preserve"> SEQ GRÁFICO \* ARABIC </w:instrText>
      </w:r>
      <w:r w:rsidRPr="004662BE">
        <w:rPr>
          <w:b/>
          <w:color w:val="000000" w:themeColor="text1"/>
          <w:sz w:val="24"/>
        </w:rPr>
        <w:fldChar w:fldCharType="separate"/>
      </w:r>
      <w:r>
        <w:rPr>
          <w:b/>
          <w:noProof/>
          <w:color w:val="000000" w:themeColor="text1"/>
          <w:sz w:val="24"/>
        </w:rPr>
        <w:t>2</w:t>
      </w:r>
      <w:r w:rsidRPr="004662BE">
        <w:rPr>
          <w:b/>
          <w:color w:val="000000" w:themeColor="text1"/>
          <w:sz w:val="24"/>
        </w:rPr>
        <w:fldChar w:fldCharType="end"/>
      </w:r>
      <w:r w:rsidRPr="004662BE">
        <w:rPr>
          <w:color w:val="000000" w:themeColor="text1"/>
          <w:sz w:val="24"/>
        </w:rPr>
        <w:t xml:space="preserve"> – Distribuição das idades dos jogadores da NBA ao longo das temporadas – 1996 a 2016</w:t>
      </w:r>
    </w:p>
    <w:p w14:paraId="67D4A9E8" w14:textId="77777777" w:rsidR="0078339A" w:rsidRDefault="0078339A" w:rsidP="0078339A">
      <w:pPr>
        <w:pStyle w:val="ABNTTexto"/>
      </w:pPr>
      <w:r>
        <w:rPr>
          <w:noProof/>
        </w:rPr>
        <w:lastRenderedPageBreak/>
        <w:drawing>
          <wp:inline distT="0" distB="0" distL="0" distR="0" wp14:anchorId="7E4F8D02" wp14:editId="4CE18E52">
            <wp:extent cx="4475748" cy="3258820"/>
            <wp:effectExtent l="0" t="0" r="0" b="508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ox_plot_age.png"/>
                    <pic:cNvPicPr/>
                  </pic:nvPicPr>
                  <pic:blipFill rotWithShape="1">
                    <a:blip r:embed="rId20">
                      <a:extLst>
                        <a:ext uri="{28A0092B-C50C-407E-A947-70E740481C1C}">
                          <a14:useLocalDpi xmlns:a14="http://schemas.microsoft.com/office/drawing/2010/main" val="0"/>
                        </a:ext>
                      </a:extLst>
                    </a:blip>
                    <a:srcRect l="8149" t="10812" r="8956" b="3772"/>
                    <a:stretch/>
                  </pic:blipFill>
                  <pic:spPr bwMode="auto">
                    <a:xfrm>
                      <a:off x="0" y="0"/>
                      <a:ext cx="4476358" cy="3259264"/>
                    </a:xfrm>
                    <a:prstGeom prst="rect">
                      <a:avLst/>
                    </a:prstGeom>
                    <a:ln>
                      <a:noFill/>
                    </a:ln>
                    <a:extLst>
                      <a:ext uri="{53640926-AAD7-44D8-BBD7-CCE9431645EC}">
                        <a14:shadowObscured xmlns:a14="http://schemas.microsoft.com/office/drawing/2010/main"/>
                      </a:ext>
                    </a:extLst>
                  </pic:spPr>
                </pic:pic>
              </a:graphicData>
            </a:graphic>
          </wp:inline>
        </w:drawing>
      </w:r>
    </w:p>
    <w:p w14:paraId="64871E64" w14:textId="77777777" w:rsidR="0078339A" w:rsidRDefault="0078339A" w:rsidP="0078339A">
      <w:pPr>
        <w:pStyle w:val="ABNTTexto"/>
        <w:rPr>
          <w:rStyle w:val="Hyperlink"/>
        </w:rPr>
      </w:pPr>
      <w:r>
        <w:t>Fonte: (JUSTINAS, 2019)</w:t>
      </w:r>
      <w:r>
        <w:rPr>
          <w:rStyle w:val="Refdenotaderodap"/>
        </w:rPr>
        <w:footnoteReference w:id="11"/>
      </w:r>
    </w:p>
    <w:p w14:paraId="1B0EDE29" w14:textId="77777777" w:rsidR="0078339A" w:rsidRDefault="0078339A" w:rsidP="00327F2F">
      <w:pPr>
        <w:pStyle w:val="ABNTTexto"/>
        <w:jc w:val="left"/>
      </w:pPr>
    </w:p>
    <w:p w14:paraId="3EBF8045" w14:textId="77777777" w:rsidR="00497A93" w:rsidRDefault="00497A93" w:rsidP="00497A93">
      <w:pPr>
        <w:pStyle w:val="Ttulo"/>
        <w:numPr>
          <w:ilvl w:val="1"/>
          <w:numId w:val="2"/>
        </w:numPr>
      </w:pPr>
      <w:bookmarkStart w:id="19" w:name="_Toc12119137"/>
      <w:r>
        <w:t>GRÁFICOS DE VIOLINO (</w:t>
      </w:r>
      <w:r>
        <w:rPr>
          <w:i/>
        </w:rPr>
        <w:t>VIOLIN PLOTS</w:t>
      </w:r>
      <w:r>
        <w:t>)</w:t>
      </w:r>
      <w:bookmarkEnd w:id="19"/>
    </w:p>
    <w:p w14:paraId="53A8AA9C" w14:textId="77777777" w:rsidR="00497A93" w:rsidRDefault="003C0B7E" w:rsidP="00497A93">
      <w:pPr>
        <w:pStyle w:val="ABNTTexto"/>
      </w:pPr>
      <w:r>
        <w:t>Gráficos de violino</w:t>
      </w:r>
      <w:r w:rsidR="00057B4D">
        <w:t xml:space="preserve"> foram definidos por </w:t>
      </w:r>
      <w:r w:rsidR="00057B4D" w:rsidRPr="00057B4D">
        <w:t>Hintze e Nelson (1998)</w:t>
      </w:r>
      <w:r w:rsidR="00057B4D">
        <w:t xml:space="preserve"> e</w:t>
      </w:r>
      <w:r>
        <w:t xml:space="preserve"> são muito próximos a </w:t>
      </w:r>
      <w:r>
        <w:rPr>
          <w:i/>
        </w:rPr>
        <w:t>box plots</w:t>
      </w:r>
      <w:r w:rsidR="00C25812">
        <w:t>, como mostra a Figura 2</w:t>
      </w:r>
      <w:r w:rsidR="00057B4D">
        <w:t>. E</w:t>
      </w:r>
      <w:r>
        <w:t xml:space="preserve">ntretanto, apresentam </w:t>
      </w:r>
      <w:r w:rsidR="00F7754C">
        <w:t>duas</w:t>
      </w:r>
      <w:r>
        <w:t xml:space="preserve"> </w:t>
      </w:r>
      <w:r w:rsidR="009F539F">
        <w:t>curva</w:t>
      </w:r>
      <w:r w:rsidR="00F7754C">
        <w:t xml:space="preserve">s simétricas nas suas laterais, </w:t>
      </w:r>
      <w:r w:rsidR="009F539F">
        <w:t>a</w:t>
      </w:r>
      <w:r w:rsidR="00F7754C">
        <w:t>s</w:t>
      </w:r>
      <w:r w:rsidR="009F539F">
        <w:t xml:space="preserve"> qua</w:t>
      </w:r>
      <w:r w:rsidR="00F7754C">
        <w:t>is</w:t>
      </w:r>
      <w:r w:rsidR="009F539F">
        <w:t xml:space="preserve"> representa</w:t>
      </w:r>
      <w:r w:rsidR="00F7754C">
        <w:t>m</w:t>
      </w:r>
      <w:r w:rsidR="009F539F">
        <w:t xml:space="preserve"> o traço de densidade</w:t>
      </w:r>
      <w:r w:rsidR="00F7754C">
        <w:t xml:space="preserve">, definido como sendo, para um dado ponto central </w:t>
      </w:r>
      <w:r w:rsidR="00F7754C">
        <w:rPr>
          <w:i/>
        </w:rPr>
        <w:t xml:space="preserve">x </w:t>
      </w:r>
      <w:r w:rsidR="00F7754C">
        <w:t xml:space="preserve">e um intervalo de tamanho </w:t>
      </w:r>
      <w:r w:rsidR="00F7754C">
        <w:rPr>
          <w:i/>
        </w:rPr>
        <w:t>h</w:t>
      </w:r>
      <w:r w:rsidR="00F7754C">
        <w:t xml:space="preserve">, </w:t>
      </w:r>
    </w:p>
    <w:p w14:paraId="08A610D2" w14:textId="77777777" w:rsidR="00F7754C" w:rsidRPr="00F42BC8" w:rsidRDefault="00F7754C" w:rsidP="00F7754C">
      <w:pPr>
        <w:pStyle w:val="Legenda"/>
        <w:jc w:val="right"/>
        <w:rPr>
          <w:color w:val="000000" w:themeColor="text1"/>
        </w:rPr>
      </w:pPr>
      <m:oMath>
        <m:r>
          <w:rPr>
            <w:rFonts w:ascii="Cambria Math" w:hAnsi="Cambria Math"/>
            <w:color w:val="000000" w:themeColor="text1"/>
            <w:sz w:val="28"/>
            <w:szCs w:val="24"/>
          </w:rPr>
          <m:t>d(x|h)</m:t>
        </m:r>
        <m:r>
          <w:rPr>
            <w:rFonts w:ascii="Cambria Math" w:hAnsi="Cambria Math"/>
            <w:color w:val="000000" w:themeColor="text1"/>
            <w:sz w:val="28"/>
            <w:szCs w:val="24"/>
          </w:rPr>
          <m:t>=</m:t>
        </m:r>
        <m:f>
          <m:fPr>
            <m:ctrlPr>
              <w:rPr>
                <w:rFonts w:ascii="Cambria Math" w:hAnsi="Cambria Math"/>
                <w:iCs w:val="0"/>
                <w:color w:val="000000" w:themeColor="text1"/>
                <w:sz w:val="28"/>
                <w:szCs w:val="24"/>
              </w:rPr>
            </m:ctrlPr>
          </m:fPr>
          <m:num>
            <m:nary>
              <m:naryPr>
                <m:chr m:val="∑"/>
                <m:limLoc m:val="undOvr"/>
                <m:ctrlPr>
                  <w:rPr>
                    <w:rFonts w:ascii="Cambria Math" w:hAnsi="Cambria Math"/>
                    <w:iCs w:val="0"/>
                    <w:color w:val="000000" w:themeColor="text1"/>
                    <w:sz w:val="28"/>
                    <w:szCs w:val="24"/>
                  </w:rPr>
                </m:ctrlPr>
              </m:naryPr>
              <m:sub>
                <m:r>
                  <w:rPr>
                    <w:rFonts w:ascii="Cambria Math" w:hAnsi="Cambria Math"/>
                    <w:color w:val="000000" w:themeColor="text1"/>
                    <w:sz w:val="28"/>
                    <w:szCs w:val="24"/>
                  </w:rPr>
                  <m:t>i=1</m:t>
                </m:r>
              </m:sub>
              <m:sup>
                <m:r>
                  <w:rPr>
                    <w:rFonts w:ascii="Cambria Math" w:hAnsi="Cambria Math"/>
                    <w:color w:val="000000" w:themeColor="text1"/>
                    <w:sz w:val="28"/>
                    <w:szCs w:val="24"/>
                  </w:rPr>
                  <m:t>n</m:t>
                </m:r>
              </m:sup>
              <m:e>
                <m:sSub>
                  <m:sSubPr>
                    <m:ctrlPr>
                      <w:rPr>
                        <w:rFonts w:ascii="Cambria Math" w:hAnsi="Cambria Math"/>
                        <w:iCs w:val="0"/>
                        <w:color w:val="000000" w:themeColor="text1"/>
                        <w:sz w:val="28"/>
                        <w:szCs w:val="24"/>
                      </w:rPr>
                    </m:ctrlPr>
                  </m:sSubPr>
                  <m:e>
                    <m:r>
                      <w:rPr>
                        <w:rFonts w:ascii="Cambria Math" w:hAnsi="Cambria Math"/>
                        <w:color w:val="000000" w:themeColor="text1"/>
                        <w:sz w:val="28"/>
                        <w:szCs w:val="24"/>
                      </w:rPr>
                      <m:t>δ</m:t>
                    </m:r>
                  </m:e>
                  <m:sub>
                    <m:r>
                      <w:rPr>
                        <w:rFonts w:ascii="Cambria Math" w:hAnsi="Cambria Math"/>
                        <w:color w:val="000000" w:themeColor="text1"/>
                        <w:sz w:val="28"/>
                        <w:szCs w:val="24"/>
                      </w:rPr>
                      <m:t>i</m:t>
                    </m:r>
                  </m:sub>
                </m:sSub>
              </m:e>
            </m:nary>
          </m:num>
          <m:den>
            <m:r>
              <w:rPr>
                <w:rFonts w:ascii="Cambria Math" w:hAnsi="Cambria Math"/>
                <w:color w:val="000000" w:themeColor="text1"/>
                <w:sz w:val="28"/>
                <w:szCs w:val="24"/>
              </w:rPr>
              <m:t>nh</m:t>
            </m:r>
          </m:den>
        </m:f>
      </m:oMath>
      <w:r w:rsidRPr="00600A5D">
        <w:rPr>
          <w:iCs w:val="0"/>
          <w:color w:val="000000" w:themeColor="text1"/>
          <w:sz w:val="24"/>
          <w:szCs w:val="24"/>
        </w:rPr>
        <w:tab/>
      </w:r>
      <w:r w:rsidRPr="00600A5D">
        <w:rPr>
          <w:iCs w:val="0"/>
          <w:color w:val="000000" w:themeColor="text1"/>
          <w:sz w:val="24"/>
          <w:szCs w:val="24"/>
        </w:rPr>
        <w:tab/>
      </w:r>
      <w:r>
        <w:rPr>
          <w:iCs w:val="0"/>
          <w:color w:val="000000" w:themeColor="text1"/>
          <w:sz w:val="24"/>
          <w:szCs w:val="24"/>
        </w:rPr>
        <w:tab/>
      </w:r>
      <w:r w:rsidRPr="00600A5D">
        <w:rPr>
          <w:iCs w:val="0"/>
          <w:color w:val="000000" w:themeColor="text1"/>
          <w:sz w:val="24"/>
          <w:szCs w:val="24"/>
        </w:rPr>
        <w:tab/>
      </w:r>
      <w:r w:rsidRPr="00600A5D">
        <w:rPr>
          <w:iCs w:val="0"/>
          <w:color w:val="000000" w:themeColor="text1"/>
          <w:sz w:val="24"/>
          <w:szCs w:val="24"/>
        </w:rPr>
        <w:tab/>
      </w:r>
      <w:r w:rsidRPr="00600A5D">
        <w:rPr>
          <w:color w:val="000000" w:themeColor="text1"/>
        </w:rPr>
        <w:t xml:space="preserve"> </w:t>
      </w:r>
      <w:r w:rsidRPr="00600A5D">
        <w:rPr>
          <w:color w:val="000000" w:themeColor="text1"/>
          <w:sz w:val="24"/>
          <w:szCs w:val="24"/>
        </w:rPr>
        <w:t>(</w:t>
      </w:r>
      <w:r w:rsidRPr="00600A5D">
        <w:rPr>
          <w:color w:val="000000" w:themeColor="text1"/>
          <w:sz w:val="24"/>
          <w:szCs w:val="24"/>
        </w:rPr>
        <w:fldChar w:fldCharType="begin"/>
      </w:r>
      <w:r w:rsidRPr="00600A5D">
        <w:rPr>
          <w:color w:val="000000" w:themeColor="text1"/>
          <w:sz w:val="24"/>
          <w:szCs w:val="24"/>
        </w:rPr>
        <w:instrText xml:space="preserve"> SEQ ( \* ARABIC </w:instrText>
      </w:r>
      <w:r w:rsidRPr="00600A5D">
        <w:rPr>
          <w:color w:val="000000" w:themeColor="text1"/>
          <w:sz w:val="24"/>
          <w:szCs w:val="24"/>
        </w:rPr>
        <w:fldChar w:fldCharType="separate"/>
      </w:r>
      <w:r>
        <w:rPr>
          <w:noProof/>
          <w:color w:val="000000" w:themeColor="text1"/>
          <w:sz w:val="24"/>
          <w:szCs w:val="24"/>
        </w:rPr>
        <w:t>4</w:t>
      </w:r>
      <w:r w:rsidRPr="00600A5D">
        <w:rPr>
          <w:color w:val="000000" w:themeColor="text1"/>
          <w:sz w:val="24"/>
          <w:szCs w:val="24"/>
        </w:rPr>
        <w:fldChar w:fldCharType="end"/>
      </w:r>
      <w:r w:rsidRPr="00600A5D">
        <w:rPr>
          <w:color w:val="000000" w:themeColor="text1"/>
          <w:sz w:val="24"/>
          <w:szCs w:val="24"/>
        </w:rPr>
        <w:t>)</w:t>
      </w:r>
    </w:p>
    <w:p w14:paraId="65DFFC36" w14:textId="77777777" w:rsidR="00C25812" w:rsidRPr="00C25812" w:rsidRDefault="00F7754C" w:rsidP="00F7754C">
      <w:pPr>
        <w:pStyle w:val="ABNTTexto"/>
        <w:ind w:firstLine="0"/>
        <w:rPr>
          <w:iCs/>
          <w:color w:val="000000" w:themeColor="text1"/>
        </w:rPr>
      </w:pPr>
      <w:r>
        <w:t xml:space="preserve">onde </w:t>
      </w:r>
      <w:r>
        <w:rPr>
          <w:i/>
        </w:rPr>
        <w:t xml:space="preserve">n </w:t>
      </w:r>
      <w:r>
        <w:t xml:space="preserve">representa o tamanho da amostra de dados e </w:t>
      </w:r>
      <m:oMath>
        <m:sSub>
          <m:sSubPr>
            <m:ctrlPr>
              <w:rPr>
                <w:rFonts w:ascii="Cambria Math" w:hAnsi="Cambria Math"/>
                <w:i/>
                <w:iCs/>
                <w:color w:val="000000" w:themeColor="text1"/>
              </w:rPr>
            </m:ctrlPr>
          </m:sSubPr>
          <m:e>
            <m:r>
              <w:rPr>
                <w:rFonts w:ascii="Cambria Math" w:hAnsi="Cambria Math"/>
                <w:color w:val="000000" w:themeColor="text1"/>
              </w:rPr>
              <m:t>δ</m:t>
            </m:r>
          </m:e>
          <m:sub>
            <m:r>
              <w:rPr>
                <w:rFonts w:ascii="Cambria Math" w:hAnsi="Cambria Math"/>
                <w:color w:val="000000" w:themeColor="text1"/>
              </w:rPr>
              <m:t>i</m:t>
            </m:r>
          </m:sub>
        </m:sSub>
      </m:oMath>
      <w:r>
        <w:rPr>
          <w:iCs/>
          <w:color w:val="000000" w:themeColor="text1"/>
        </w:rPr>
        <w:t xml:space="preserve"> assume valor 1 (um) quando o i-ésimo valor do conjunto de dados está dentro do intervalo [</w:t>
      </w:r>
      <w:r>
        <w:rPr>
          <w:i/>
          <w:iCs/>
          <w:color w:val="000000" w:themeColor="text1"/>
        </w:rPr>
        <w:t>x – h/2, x + h/2</w:t>
      </w:r>
      <w:r>
        <w:rPr>
          <w:iCs/>
          <w:color w:val="000000" w:themeColor="text1"/>
        </w:rPr>
        <w:t>] e assume valor 0 (zero)</w:t>
      </w:r>
      <w:r w:rsidR="00C25812">
        <w:rPr>
          <w:iCs/>
          <w:color w:val="000000" w:themeColor="text1"/>
        </w:rPr>
        <w:t xml:space="preserve"> quando o contrário. Intervalos muito grandes (</w:t>
      </w:r>
      <w:r w:rsidR="00C25812">
        <w:rPr>
          <w:i/>
          <w:iCs/>
          <w:color w:val="000000" w:themeColor="text1"/>
        </w:rPr>
        <w:t>h&gt;40%</w:t>
      </w:r>
      <w:r w:rsidR="00C25812">
        <w:rPr>
          <w:iCs/>
          <w:color w:val="000000" w:themeColor="text1"/>
        </w:rPr>
        <w:t>), tendem a produzir curvas muito suaves, as quais podem não condizer com a realidade da amostra, enquanto intervalos muito pequenos (</w:t>
      </w:r>
      <w:r w:rsidR="00C25812">
        <w:rPr>
          <w:i/>
          <w:iCs/>
          <w:color w:val="000000" w:themeColor="text1"/>
        </w:rPr>
        <w:t>h&lt;10%</w:t>
      </w:r>
      <w:r w:rsidR="00C25812">
        <w:rPr>
          <w:iCs/>
          <w:color w:val="000000" w:themeColor="text1"/>
        </w:rPr>
        <w:t xml:space="preserve">), podem ocasionar em curvas que individualizam os dados, dando a impressão de quebras. </w:t>
      </w:r>
    </w:p>
    <w:p w14:paraId="5CDB9F19" w14:textId="4ED216C5" w:rsidR="00BE40E9" w:rsidRPr="00BE40E9" w:rsidRDefault="00BE40E9" w:rsidP="00AF11B6">
      <w:pPr>
        <w:pStyle w:val="Legenda"/>
        <w:jc w:val="center"/>
        <w:rPr>
          <w:color w:val="000000" w:themeColor="text1"/>
          <w:sz w:val="24"/>
          <w:szCs w:val="24"/>
        </w:rPr>
      </w:pPr>
      <w:r w:rsidRPr="00BE40E9">
        <w:rPr>
          <w:b/>
          <w:color w:val="000000" w:themeColor="text1"/>
          <w:sz w:val="24"/>
          <w:szCs w:val="24"/>
        </w:rPr>
        <w:t xml:space="preserve">FIGURA </w:t>
      </w:r>
      <w:r w:rsidRPr="00BE40E9">
        <w:rPr>
          <w:b/>
          <w:color w:val="000000" w:themeColor="text1"/>
          <w:sz w:val="24"/>
          <w:szCs w:val="24"/>
        </w:rPr>
        <w:fldChar w:fldCharType="begin"/>
      </w:r>
      <w:r w:rsidRPr="00BE40E9">
        <w:rPr>
          <w:b/>
          <w:color w:val="000000" w:themeColor="text1"/>
          <w:sz w:val="24"/>
          <w:szCs w:val="24"/>
        </w:rPr>
        <w:instrText xml:space="preserve"> SEQ FIGURA \* ARABIC </w:instrText>
      </w:r>
      <w:r w:rsidRPr="00BE40E9">
        <w:rPr>
          <w:b/>
          <w:color w:val="000000" w:themeColor="text1"/>
          <w:sz w:val="24"/>
          <w:szCs w:val="24"/>
        </w:rPr>
        <w:fldChar w:fldCharType="separate"/>
      </w:r>
      <w:r w:rsidR="008408EF">
        <w:rPr>
          <w:b/>
          <w:noProof/>
          <w:color w:val="000000" w:themeColor="text1"/>
          <w:sz w:val="24"/>
          <w:szCs w:val="24"/>
        </w:rPr>
        <w:t>2</w:t>
      </w:r>
      <w:r w:rsidRPr="00BE40E9">
        <w:rPr>
          <w:b/>
          <w:color w:val="000000" w:themeColor="text1"/>
          <w:sz w:val="24"/>
          <w:szCs w:val="24"/>
        </w:rPr>
        <w:fldChar w:fldCharType="end"/>
      </w:r>
      <w:r w:rsidRPr="00BE40E9">
        <w:rPr>
          <w:color w:val="000000" w:themeColor="text1"/>
          <w:sz w:val="24"/>
          <w:szCs w:val="24"/>
        </w:rPr>
        <w:t xml:space="preserve"> - Comparação do box plot com o violin plot</w:t>
      </w:r>
    </w:p>
    <w:p w14:paraId="7073691B" w14:textId="77777777" w:rsidR="00BC373A" w:rsidRDefault="00BC373A" w:rsidP="00BC373A">
      <w:r>
        <w:lastRenderedPageBreak/>
        <w:fldChar w:fldCharType="begin"/>
      </w:r>
      <w:r>
        <w:instrText xml:space="preserve"> INCLUDEPICTURE "/var/folders/hl/q62p66f55jd1rlf03sc1wwt80000gn/T/com.microsoft.Word/WebArchiveCopyPasteTempFiles/Example-of-violin-plot-After-Hintze-and-Nelson-1998.png" \* MERGEFORMATINET </w:instrText>
      </w:r>
      <w:r>
        <w:fldChar w:fldCharType="separate"/>
      </w:r>
      <w:r>
        <w:rPr>
          <w:noProof/>
        </w:rPr>
        <w:drawing>
          <wp:inline distT="0" distB="0" distL="0" distR="0" wp14:anchorId="29063B6D" wp14:editId="6F229E0F">
            <wp:extent cx="5400040" cy="3797300"/>
            <wp:effectExtent l="0" t="0" r="0" b="0"/>
            <wp:docPr id="18" name="Imagem 18" descr="Resultado de imagem para violin plot vs box plot hintze nels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Resultado de imagem para violin plot vs box plot hintze nelson"/>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00040" cy="3797300"/>
                    </a:xfrm>
                    <a:prstGeom prst="rect">
                      <a:avLst/>
                    </a:prstGeom>
                    <a:noFill/>
                    <a:ln>
                      <a:noFill/>
                    </a:ln>
                  </pic:spPr>
                </pic:pic>
              </a:graphicData>
            </a:graphic>
          </wp:inline>
        </w:drawing>
      </w:r>
      <w:r>
        <w:fldChar w:fldCharType="end"/>
      </w:r>
    </w:p>
    <w:p w14:paraId="169427A6" w14:textId="77777777" w:rsidR="00BC373A" w:rsidRPr="003C0B7E" w:rsidRDefault="00BC373A" w:rsidP="00497A93">
      <w:pPr>
        <w:pStyle w:val="ABNTTexto"/>
      </w:pPr>
      <w:r>
        <w:t>Fonte: (</w:t>
      </w:r>
      <w:r w:rsidRPr="00057B4D">
        <w:t>Hintze</w:t>
      </w:r>
      <w:r>
        <w:t xml:space="preserve">; </w:t>
      </w:r>
      <w:r w:rsidRPr="00057B4D">
        <w:t>Nelson</w:t>
      </w:r>
      <w:r>
        <w:t xml:space="preserve">, </w:t>
      </w:r>
      <w:r w:rsidRPr="00057B4D">
        <w:t>1998)</w:t>
      </w:r>
    </w:p>
    <w:p w14:paraId="4CC1C214" w14:textId="6AA1D1F7" w:rsidR="00497A93" w:rsidRDefault="00C25812" w:rsidP="00DA2631">
      <w:pPr>
        <w:pStyle w:val="ABNTTexto"/>
      </w:pPr>
      <w:r>
        <w:t xml:space="preserve">Vantagens deste tipo de visualização são o maior entendimento da distribuição dos dados em relação ao </w:t>
      </w:r>
      <w:r>
        <w:rPr>
          <w:i/>
        </w:rPr>
        <w:t>box plot</w:t>
      </w:r>
      <w:r>
        <w:t xml:space="preserve">, em especial para detecção de </w:t>
      </w:r>
      <w:r>
        <w:rPr>
          <w:i/>
        </w:rPr>
        <w:t>clusters</w:t>
      </w:r>
      <w:r>
        <w:t xml:space="preserve">, </w:t>
      </w:r>
      <w:r w:rsidR="00A7268D">
        <w:t xml:space="preserve">de picos e de vales nas amostras. Entretanto, como os </w:t>
      </w:r>
      <w:r w:rsidR="00A7268D">
        <w:rPr>
          <w:i/>
        </w:rPr>
        <w:t>outliers</w:t>
      </w:r>
      <w:r w:rsidR="00A7268D">
        <w:t xml:space="preserve"> são representados na cauda longa do traço de densidade no caso dos gráficos de violino, os </w:t>
      </w:r>
      <w:r w:rsidR="00A7268D">
        <w:rPr>
          <w:i/>
        </w:rPr>
        <w:t>box</w:t>
      </w:r>
      <w:r w:rsidR="00A7268D">
        <w:t xml:space="preserve"> </w:t>
      </w:r>
      <w:r w:rsidR="00A7268D">
        <w:rPr>
          <w:i/>
        </w:rPr>
        <w:t>plots</w:t>
      </w:r>
      <w:r w:rsidR="00A7268D">
        <w:t xml:space="preserve"> são uma melhor opção para apresentação de </w:t>
      </w:r>
      <w:r w:rsidR="00A7268D" w:rsidRPr="00A7268D">
        <w:rPr>
          <w:i/>
        </w:rPr>
        <w:t>outliers</w:t>
      </w:r>
      <w:r w:rsidR="00A7268D">
        <w:t>.</w:t>
      </w:r>
    </w:p>
    <w:p w14:paraId="5D00D728" w14:textId="5BDEECFA" w:rsidR="000E535A" w:rsidRDefault="000E535A" w:rsidP="00DA2631">
      <w:pPr>
        <w:pStyle w:val="ABNTTexto"/>
      </w:pPr>
      <w:r>
        <w:t xml:space="preserve">O Gráfico </w:t>
      </w:r>
      <w:r w:rsidR="001D0D46">
        <w:t>9</w:t>
      </w:r>
      <w:r>
        <w:t xml:space="preserve"> mostra </w:t>
      </w:r>
      <w:r w:rsidR="001D0D46">
        <w:t>a distribuição da temperatura mínima diária na Austrália, entre os anos de 2008 e 2017, através de um gráfico de violino. Deste modo, é possível observar a distribuição em torno da mediana, marcada com um círculo branco, a qual tende a uma distribuição normal</w:t>
      </w:r>
      <w:r w:rsidR="006A635F">
        <w:t xml:space="preserve"> (simétrica em torno da média)</w:t>
      </w:r>
      <w:r w:rsidR="001D0D46">
        <w:t>.</w:t>
      </w:r>
    </w:p>
    <w:p w14:paraId="411111A9" w14:textId="4FA16137" w:rsidR="001D0D46" w:rsidRDefault="000E535A" w:rsidP="001D0D46">
      <w:pPr>
        <w:pStyle w:val="Legenda"/>
        <w:jc w:val="center"/>
        <w:rPr>
          <w:color w:val="000000" w:themeColor="text1"/>
          <w:sz w:val="24"/>
          <w:szCs w:val="24"/>
        </w:rPr>
      </w:pPr>
      <w:r w:rsidRPr="000E535A">
        <w:rPr>
          <w:b/>
          <w:color w:val="000000" w:themeColor="text1"/>
          <w:sz w:val="24"/>
          <w:szCs w:val="24"/>
        </w:rPr>
        <w:t xml:space="preserve">GRÁFICO </w:t>
      </w:r>
      <w:r w:rsidRPr="000E535A">
        <w:rPr>
          <w:b/>
          <w:color w:val="000000" w:themeColor="text1"/>
          <w:sz w:val="24"/>
          <w:szCs w:val="24"/>
        </w:rPr>
        <w:fldChar w:fldCharType="begin"/>
      </w:r>
      <w:r w:rsidRPr="000E535A">
        <w:rPr>
          <w:b/>
          <w:color w:val="000000" w:themeColor="text1"/>
          <w:sz w:val="24"/>
          <w:szCs w:val="24"/>
        </w:rPr>
        <w:instrText xml:space="preserve"> SEQ GRÁFICO \* ARABIC </w:instrText>
      </w:r>
      <w:r w:rsidRPr="000E535A">
        <w:rPr>
          <w:b/>
          <w:color w:val="000000" w:themeColor="text1"/>
          <w:sz w:val="24"/>
          <w:szCs w:val="24"/>
        </w:rPr>
        <w:fldChar w:fldCharType="separate"/>
      </w:r>
      <w:r w:rsidR="00801E71">
        <w:rPr>
          <w:b/>
          <w:noProof/>
          <w:color w:val="000000" w:themeColor="text1"/>
          <w:sz w:val="24"/>
          <w:szCs w:val="24"/>
        </w:rPr>
        <w:t>9</w:t>
      </w:r>
      <w:r w:rsidRPr="000E535A">
        <w:rPr>
          <w:b/>
          <w:color w:val="000000" w:themeColor="text1"/>
          <w:sz w:val="24"/>
          <w:szCs w:val="24"/>
        </w:rPr>
        <w:fldChar w:fldCharType="end"/>
      </w:r>
      <w:r w:rsidRPr="000E535A">
        <w:rPr>
          <w:color w:val="000000" w:themeColor="text1"/>
          <w:sz w:val="24"/>
          <w:szCs w:val="24"/>
        </w:rPr>
        <w:t xml:space="preserve"> - Temperatura mínima diária na Austrália entre 2008 e 2017</w:t>
      </w:r>
    </w:p>
    <w:p w14:paraId="0AD39973" w14:textId="46DF5C1B" w:rsidR="000E535A" w:rsidRDefault="000E535A" w:rsidP="00801E71">
      <w:pPr>
        <w:jc w:val="center"/>
      </w:pPr>
      <w:r>
        <w:rPr>
          <w:noProof/>
        </w:rPr>
        <w:lastRenderedPageBreak/>
        <w:drawing>
          <wp:inline distT="0" distB="0" distL="0" distR="0" wp14:anchorId="6A633607" wp14:editId="60A61C29">
            <wp:extent cx="5212080" cy="2933700"/>
            <wp:effectExtent l="0" t="0" r="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ainAUS_MinTemp.png"/>
                    <pic:cNvPicPr/>
                  </pic:nvPicPr>
                  <pic:blipFill rotWithShape="1">
                    <a:blip r:embed="rId22">
                      <a:extLst>
                        <a:ext uri="{28A0092B-C50C-407E-A947-70E740481C1C}">
                          <a14:useLocalDpi xmlns:a14="http://schemas.microsoft.com/office/drawing/2010/main" val="0"/>
                        </a:ext>
                      </a:extLst>
                    </a:blip>
                    <a:srcRect l="2539" t="8044" r="941" b="10460"/>
                    <a:stretch/>
                  </pic:blipFill>
                  <pic:spPr bwMode="auto">
                    <a:xfrm>
                      <a:off x="0" y="0"/>
                      <a:ext cx="5212080" cy="2933700"/>
                    </a:xfrm>
                    <a:prstGeom prst="rect">
                      <a:avLst/>
                    </a:prstGeom>
                    <a:ln>
                      <a:noFill/>
                    </a:ln>
                    <a:extLst>
                      <a:ext uri="{53640926-AAD7-44D8-BBD7-CCE9431645EC}">
                        <a14:shadowObscured xmlns:a14="http://schemas.microsoft.com/office/drawing/2010/main"/>
                      </a:ext>
                    </a:extLst>
                  </pic:spPr>
                </pic:pic>
              </a:graphicData>
            </a:graphic>
          </wp:inline>
        </w:drawing>
      </w:r>
    </w:p>
    <w:p w14:paraId="3A231916" w14:textId="6F08BD4C" w:rsidR="00801E71" w:rsidRPr="00801E71" w:rsidRDefault="001D0D46" w:rsidP="00801E71">
      <w:pPr>
        <w:pStyle w:val="ABNTTexto"/>
        <w:rPr>
          <w:color w:val="000000" w:themeColor="text1"/>
        </w:rPr>
      </w:pPr>
      <w:r>
        <w:t>Fonte: (YOUNG, 2019)</w:t>
      </w:r>
      <w:r>
        <w:rPr>
          <w:rStyle w:val="Refdenotaderodap"/>
        </w:rPr>
        <w:footnoteReference w:id="12"/>
      </w:r>
    </w:p>
    <w:p w14:paraId="571F3318" w14:textId="77777777" w:rsidR="006068B7" w:rsidRPr="00801E71" w:rsidRDefault="006068B7" w:rsidP="00801E71">
      <w:pPr>
        <w:pStyle w:val="ABNTTexto"/>
      </w:pPr>
    </w:p>
    <w:p w14:paraId="62F7FE6D" w14:textId="77777777" w:rsidR="00755D2F" w:rsidRDefault="00755D2F" w:rsidP="00755D2F">
      <w:pPr>
        <w:pStyle w:val="Ttulo"/>
        <w:numPr>
          <w:ilvl w:val="0"/>
          <w:numId w:val="2"/>
        </w:numPr>
      </w:pPr>
      <w:bookmarkStart w:id="20" w:name="_Toc12119138"/>
      <w:commentRangeStart w:id="21"/>
      <w:r>
        <w:t>ESCOLHA DE LINGUAGEM DE PROGRAMAÇÃO PARA DESENVOLVIMENTO</w:t>
      </w:r>
      <w:commentRangeEnd w:id="21"/>
      <w:r w:rsidR="00DC1D30">
        <w:rPr>
          <w:rStyle w:val="Refdecomentrio"/>
          <w:b w:val="0"/>
          <w:bCs w:val="0"/>
          <w:kern w:val="0"/>
        </w:rPr>
        <w:commentReference w:id="21"/>
      </w:r>
      <w:bookmarkEnd w:id="20"/>
    </w:p>
    <w:p w14:paraId="5EE88C37" w14:textId="77777777" w:rsidR="00755D2F" w:rsidRDefault="00755D2F" w:rsidP="00755D2F">
      <w:pPr>
        <w:pStyle w:val="ABNTTexto"/>
      </w:pPr>
    </w:p>
    <w:p w14:paraId="1A57F40C" w14:textId="49284486" w:rsidR="00737089" w:rsidRDefault="00380293" w:rsidP="00755D2F">
      <w:pPr>
        <w:pStyle w:val="ABNTTexto"/>
      </w:pPr>
      <w:r>
        <w:t xml:space="preserve">Para o desenvolvimento da ferramenta proposta, foi escolhida a linguagem de programação Python. </w:t>
      </w:r>
      <w:r w:rsidR="00206AE3">
        <w:t>Essa linguagem possui alta compatibilidade com fontes de dados, a exemplo do SQL Server</w:t>
      </w:r>
      <w:r w:rsidR="00B515CF">
        <w:t>,</w:t>
      </w:r>
      <w:r w:rsidR="00206AE3">
        <w:t xml:space="preserve"> através da biblioteca </w:t>
      </w:r>
      <w:r w:rsidR="00206AE3">
        <w:rPr>
          <w:i/>
        </w:rPr>
        <w:t>pyodbc</w:t>
      </w:r>
      <w:r w:rsidR="00206AE3" w:rsidRPr="00B515CF">
        <w:rPr>
          <w:rStyle w:val="Refdenotaderodap"/>
        </w:rPr>
        <w:footnoteReference w:id="13"/>
      </w:r>
      <w:r w:rsidR="00B515CF" w:rsidRPr="00B515CF">
        <w:t xml:space="preserve">, </w:t>
      </w:r>
      <w:r w:rsidR="00B515CF">
        <w:t xml:space="preserve">de arquivos </w:t>
      </w:r>
      <w:r w:rsidR="0090535D">
        <w:t>.</w:t>
      </w:r>
      <w:r w:rsidR="00B515CF">
        <w:rPr>
          <w:i/>
        </w:rPr>
        <w:t>csv</w:t>
      </w:r>
      <w:r w:rsidR="00B515CF">
        <w:t xml:space="preserve"> </w:t>
      </w:r>
      <w:r w:rsidR="00B515CF" w:rsidRPr="00B515CF">
        <w:t>e</w:t>
      </w:r>
      <w:r w:rsidR="00B515CF">
        <w:t xml:space="preserve"> do Excel, ambos com funções da Pandas</w:t>
      </w:r>
      <w:r w:rsidR="003D1394">
        <w:rPr>
          <w:rStyle w:val="Refdenotaderodap"/>
        </w:rPr>
        <w:footnoteReference w:id="14"/>
      </w:r>
      <w:r w:rsidR="00B515CF">
        <w:t xml:space="preserve">. </w:t>
      </w:r>
    </w:p>
    <w:p w14:paraId="3B3A3093" w14:textId="15CD9C54" w:rsidR="00F91F38" w:rsidRDefault="00F91F38" w:rsidP="00755D2F">
      <w:pPr>
        <w:pStyle w:val="ABNTTexto"/>
      </w:pPr>
      <w:r>
        <w:t>Segundo o índice TIOBE de maio de 2019</w:t>
      </w:r>
      <w:r w:rsidR="00577FF9">
        <w:t xml:space="preserve"> </w:t>
      </w:r>
      <w:r w:rsidR="004F12DD">
        <w:t>(TIOBE, 2019)</w:t>
      </w:r>
      <w:r>
        <w:t xml:space="preserve">, realizado pela empresa holandesa homônima focada em qualidade de códigos, Python é a quarta linguagem de programação mais popular em 2018 e 2019, ficando atrás de Java, C e C++. Este índice é calculado com base no número de pesquisas pelas linguagens de programação em ferramentas de busca, como Google, e outras fontes de informação, como a Amazon e a </w:t>
      </w:r>
      <w:r w:rsidR="0090535D">
        <w:t>Wikipédia</w:t>
      </w:r>
      <w:r>
        <w:t xml:space="preserve">. </w:t>
      </w:r>
    </w:p>
    <w:p w14:paraId="4266446E" w14:textId="3FA4C491" w:rsidR="00737089" w:rsidRDefault="00444739" w:rsidP="00755D2F">
      <w:pPr>
        <w:pStyle w:val="ABNTTexto"/>
      </w:pPr>
      <w:r>
        <w:t>Entretanto, d</w:t>
      </w:r>
      <w:r w:rsidR="0044702D">
        <w:t xml:space="preserve">e acordo com pesquisa realizada pelo </w:t>
      </w:r>
      <w:r w:rsidR="0044702D">
        <w:rPr>
          <w:i/>
        </w:rPr>
        <w:t xml:space="preserve">site </w:t>
      </w:r>
      <w:r w:rsidR="0044702D">
        <w:t xml:space="preserve">KDnuggets </w:t>
      </w:r>
      <w:r w:rsidR="00401CAD">
        <w:t xml:space="preserve">(2019), </w:t>
      </w:r>
      <w:r w:rsidR="0044702D" w:rsidRPr="0044702D">
        <w:t xml:space="preserve">Gregory Piatetsky-Shapiro </w:t>
      </w:r>
      <w:r w:rsidR="00401CAD">
        <w:t>(</w:t>
      </w:r>
      <w:r w:rsidR="0044702D" w:rsidRPr="0044702D">
        <w:t>Ph.D</w:t>
      </w:r>
      <w:r w:rsidR="0044702D">
        <w:t>)</w:t>
      </w:r>
      <w:r w:rsidR="00401CAD">
        <w:t xml:space="preserve">, </w:t>
      </w:r>
      <w:r w:rsidR="0044702D">
        <w:t xml:space="preserve">o Python </w:t>
      </w:r>
      <w:r w:rsidR="00F91F38">
        <w:t xml:space="preserve">foi elegido </w:t>
      </w:r>
      <w:r w:rsidR="0044702D">
        <w:t xml:space="preserve">como a linguagem mais popular para projetos de </w:t>
      </w:r>
      <w:r w:rsidR="0044702D">
        <w:rPr>
          <w:i/>
        </w:rPr>
        <w:t>machine learning</w:t>
      </w:r>
      <w:r w:rsidR="0044702D">
        <w:t xml:space="preserve"> e </w:t>
      </w:r>
      <w:r w:rsidR="0044702D">
        <w:rPr>
          <w:i/>
        </w:rPr>
        <w:t>big data</w:t>
      </w:r>
      <w:r w:rsidR="0044702D">
        <w:t xml:space="preserve">. </w:t>
      </w:r>
      <w:r w:rsidR="00F91F38">
        <w:t xml:space="preserve">A pesquisa levou em conta a opinião de </w:t>
      </w:r>
      <w:r w:rsidR="00F91F38">
        <w:lastRenderedPageBreak/>
        <w:t xml:space="preserve">1800 participantes, que escolheram as ferramentas que utilizavam para </w:t>
      </w:r>
      <w:r w:rsidR="00094A18">
        <w:t xml:space="preserve">projetos na área de </w:t>
      </w:r>
      <w:r w:rsidR="00094A18">
        <w:rPr>
          <w:i/>
        </w:rPr>
        <w:t>Data Science</w:t>
      </w:r>
      <w:r w:rsidR="00094A18">
        <w:t xml:space="preserve">. As opções dadas para os participantes contemplavam, entre outras, </w:t>
      </w:r>
      <w:r w:rsidR="00F91F38">
        <w:t>Python, R</w:t>
      </w:r>
      <w:r w:rsidR="00094A18">
        <w:t xml:space="preserve"> e</w:t>
      </w:r>
      <w:r w:rsidR="00F91F38">
        <w:t xml:space="preserve"> SQL. Um terço dos usuários que votaram em somente uma ferramenta foram removidos, de modo a prevalecer a opinião de usuários ativos dentro da área</w:t>
      </w:r>
      <w:r w:rsidR="00EF35BB">
        <w:t xml:space="preserve"> de estudo em questão</w:t>
      </w:r>
      <w:r w:rsidR="00F91F38">
        <w:t xml:space="preserve">. </w:t>
      </w:r>
    </w:p>
    <w:p w14:paraId="685BFF4F" w14:textId="2A2D6FCA" w:rsidR="00737089" w:rsidRDefault="00444739" w:rsidP="004C7F77">
      <w:pPr>
        <w:pStyle w:val="ABNTTexto"/>
      </w:pPr>
      <w:r>
        <w:t>Deste modo, devido à sua popularidade, facilidade de aprendizado</w:t>
      </w:r>
      <w:r w:rsidR="004C7F77">
        <w:t xml:space="preserve"> </w:t>
      </w:r>
      <w:r w:rsidR="00313EBD">
        <w:t>(PYTHON, 2019)</w:t>
      </w:r>
      <w:r>
        <w:t xml:space="preserve">, implementação e codificação, alta disponibilidade de bibliotecas e pacotes e compatibilidade com diversas fontes de dados e ferramentas, Python foi escolhida para a implementação </w:t>
      </w:r>
      <w:r w:rsidR="00516B6C">
        <w:t>d</w:t>
      </w:r>
      <w:r>
        <w:t xml:space="preserve">este trabalho. </w:t>
      </w:r>
    </w:p>
    <w:p w14:paraId="2C5E6140" w14:textId="77777777" w:rsidR="00755D2F" w:rsidRDefault="00755D2F" w:rsidP="00755D2F">
      <w:pPr>
        <w:pStyle w:val="ABNTTexto"/>
      </w:pPr>
    </w:p>
    <w:p w14:paraId="3BC5AF23" w14:textId="77777777" w:rsidR="00755D2F" w:rsidRDefault="00755D2F" w:rsidP="00755D2F">
      <w:pPr>
        <w:pStyle w:val="Ttulo"/>
        <w:numPr>
          <w:ilvl w:val="0"/>
          <w:numId w:val="2"/>
        </w:numPr>
      </w:pPr>
      <w:bookmarkStart w:id="22" w:name="_Toc12119139"/>
      <w:r>
        <w:t>LEVANTAMENTO DE BIBLIOTECAS DE VISUALIZAÇÃO DE DADOS NO PYTHON</w:t>
      </w:r>
      <w:bookmarkEnd w:id="22"/>
    </w:p>
    <w:p w14:paraId="29DCB838" w14:textId="77777777" w:rsidR="00215228" w:rsidRDefault="00D96FAE" w:rsidP="00755D2F">
      <w:pPr>
        <w:pStyle w:val="ABNTTexto"/>
      </w:pPr>
      <w:r>
        <w:t xml:space="preserve">Com a escolha do Python como linguagem de programação para implementação das funções da ferramenta, é necessário encontrar um biblioteca que seja capaz de fornecer as visualizações gráficas necessárias (descritas na Seção </w:t>
      </w:r>
      <w:r w:rsidR="000A7F70">
        <w:t xml:space="preserve">Para realização das visualizações, foram levantadas algumas bibliotecas do Python e exploradas suas </w:t>
      </w:r>
      <w:r w:rsidR="009E5183">
        <w:t xml:space="preserve">principais </w:t>
      </w:r>
      <w:r w:rsidR="000A7F70">
        <w:t>funcionalidades</w:t>
      </w:r>
      <w:r w:rsidR="009E5183">
        <w:t xml:space="preserve"> e características</w:t>
      </w:r>
      <w:r w:rsidR="000A7F70">
        <w:t xml:space="preserve">. </w:t>
      </w:r>
    </w:p>
    <w:p w14:paraId="13940268" w14:textId="77777777" w:rsidR="00755D2F" w:rsidRDefault="000A7F70" w:rsidP="00755D2F">
      <w:pPr>
        <w:pStyle w:val="ABNTTexto"/>
      </w:pPr>
      <w:r>
        <w:t xml:space="preserve">A seguir, são </w:t>
      </w:r>
      <w:r w:rsidR="009E5183">
        <w:t>apresentados o</w:t>
      </w:r>
      <w:r w:rsidR="00D47252">
        <w:t xml:space="preserve"> que foi </w:t>
      </w:r>
      <w:r w:rsidR="009E5183">
        <w:t xml:space="preserve">encontrado </w:t>
      </w:r>
      <w:r w:rsidR="00D47252">
        <w:t>em</w:t>
      </w:r>
      <w:r w:rsidR="009E5183">
        <w:t xml:space="preserve"> </w:t>
      </w:r>
      <w:r>
        <w:t>cada uma das bibliotecas e indica</w:t>
      </w:r>
      <w:r w:rsidR="009E5183">
        <w:t>da</w:t>
      </w:r>
      <w:r>
        <w:t xml:space="preserve"> a escolha para construção da ferramenta. </w:t>
      </w:r>
    </w:p>
    <w:p w14:paraId="302CFCE4" w14:textId="77777777" w:rsidR="00E86E67" w:rsidRPr="009E5183" w:rsidRDefault="00E86E67" w:rsidP="00755D2F">
      <w:pPr>
        <w:pStyle w:val="ABNTTexto"/>
        <w:rPr>
          <w:b/>
        </w:rPr>
      </w:pPr>
    </w:p>
    <w:p w14:paraId="48EE77A4" w14:textId="77777777" w:rsidR="00284A2E" w:rsidRDefault="00D64000" w:rsidP="00284A2E">
      <w:pPr>
        <w:pStyle w:val="Ttulo"/>
        <w:numPr>
          <w:ilvl w:val="1"/>
          <w:numId w:val="2"/>
        </w:numPr>
      </w:pPr>
      <w:bookmarkStart w:id="23" w:name="_Toc12119140"/>
      <w:r>
        <w:t>MATPLOTLIB</w:t>
      </w:r>
      <w:bookmarkEnd w:id="23"/>
    </w:p>
    <w:p w14:paraId="7F70ACFC" w14:textId="77777777" w:rsidR="00244097" w:rsidRDefault="00244097" w:rsidP="00244097">
      <w:pPr>
        <w:pStyle w:val="ABNTTexto"/>
      </w:pPr>
      <w:r>
        <w:t xml:space="preserve">Primeira biblioteca dedicada à visualização de dados no Python, pode ser utilizada para a geração de vários tipos de gráficos, desde histogramas até gráficos de linha. </w:t>
      </w:r>
      <w:r w:rsidR="00816A23">
        <w:t xml:space="preserve">Consegue ser utilizada para criação de gráficos com poucas linhas de código, facilitando muito o desenvolvimento de </w:t>
      </w:r>
      <w:r w:rsidR="00816A23">
        <w:rPr>
          <w:i/>
        </w:rPr>
        <w:t>software</w:t>
      </w:r>
      <w:r w:rsidR="00816A23">
        <w:t>.</w:t>
      </w:r>
      <w:r w:rsidR="00966A7E">
        <w:t xml:space="preserve"> Suas visualizações não são dinâmicas, o que dificulta a simples interação do usuário com os gráficos gerados.</w:t>
      </w:r>
    </w:p>
    <w:p w14:paraId="20A93AA8" w14:textId="7C6701DA" w:rsidR="00041B30" w:rsidRPr="00041B30" w:rsidRDefault="00403F63" w:rsidP="00146EEE">
      <w:pPr>
        <w:pStyle w:val="ABNTTexto"/>
        <w:rPr>
          <w:noProof/>
        </w:rPr>
      </w:pPr>
      <w:r>
        <w:t xml:space="preserve">A Figura 2 mostra um exemplo de gráfico de barras empilhadas gerado utilizando-se a Matplotlib e disponibilizado na galeria </w:t>
      </w:r>
      <w:r>
        <w:rPr>
          <w:i/>
        </w:rPr>
        <w:t>online</w:t>
      </w:r>
      <w:r>
        <w:t xml:space="preserve"> desta biblioteca. Nesta fonte, também é possível encontrar o código Python para gerar essa visualização. </w:t>
      </w:r>
      <w:r w:rsidR="00CC2D99">
        <w:t>(</w:t>
      </w:r>
      <w:r w:rsidR="00041B30">
        <w:fldChar w:fldCharType="begin" w:fldLock="1"/>
      </w:r>
      <w:r w:rsidR="00041B30">
        <w:instrText xml:space="preserve">ADDIN Mendeley Bibliography CSL_BIBLIOGRAPHY </w:instrText>
      </w:r>
      <w:r w:rsidR="00041B30">
        <w:fldChar w:fldCharType="separate"/>
      </w:r>
      <w:r w:rsidR="00041B30" w:rsidRPr="00041B30">
        <w:rPr>
          <w:noProof/>
        </w:rPr>
        <w:t xml:space="preserve">HUNTER, </w:t>
      </w:r>
      <w:r w:rsidR="00CC2D99">
        <w:rPr>
          <w:noProof/>
        </w:rPr>
        <w:t>2019)</w:t>
      </w:r>
    </w:p>
    <w:p w14:paraId="173C034B" w14:textId="77777777" w:rsidR="00403F63" w:rsidRPr="008408EF" w:rsidRDefault="00041B30" w:rsidP="00041B30">
      <w:pPr>
        <w:widowControl w:val="0"/>
        <w:autoSpaceDE w:val="0"/>
        <w:autoSpaceDN w:val="0"/>
        <w:adjustRightInd w:val="0"/>
        <w:spacing w:after="120" w:line="360" w:lineRule="auto"/>
      </w:pPr>
      <w:r>
        <w:fldChar w:fldCharType="end"/>
      </w:r>
    </w:p>
    <w:p w14:paraId="745719ED" w14:textId="15AAC602" w:rsidR="00AB3B12" w:rsidRPr="000D5A8F" w:rsidRDefault="00AB3B12" w:rsidP="000D5A8F">
      <w:pPr>
        <w:pStyle w:val="Legenda"/>
        <w:jc w:val="center"/>
        <w:rPr>
          <w:color w:val="000000" w:themeColor="text1"/>
          <w:sz w:val="24"/>
        </w:rPr>
      </w:pPr>
      <w:r w:rsidRPr="00244E13">
        <w:rPr>
          <w:b/>
          <w:color w:val="000000" w:themeColor="text1"/>
          <w:sz w:val="24"/>
        </w:rPr>
        <w:lastRenderedPageBreak/>
        <w:t xml:space="preserve">FIGURA </w:t>
      </w:r>
      <w:r w:rsidRPr="00244E13">
        <w:rPr>
          <w:b/>
          <w:color w:val="000000" w:themeColor="text1"/>
          <w:sz w:val="24"/>
        </w:rPr>
        <w:fldChar w:fldCharType="begin"/>
      </w:r>
      <w:r w:rsidRPr="00244E13">
        <w:rPr>
          <w:b/>
          <w:color w:val="000000" w:themeColor="text1"/>
          <w:sz w:val="24"/>
        </w:rPr>
        <w:instrText xml:space="preserve"> SEQ FIGURA \* ARABIC </w:instrText>
      </w:r>
      <w:r w:rsidRPr="00244E13">
        <w:rPr>
          <w:b/>
          <w:color w:val="000000" w:themeColor="text1"/>
          <w:sz w:val="24"/>
        </w:rPr>
        <w:fldChar w:fldCharType="separate"/>
      </w:r>
      <w:r w:rsidR="008408EF">
        <w:rPr>
          <w:b/>
          <w:noProof/>
          <w:color w:val="000000" w:themeColor="text1"/>
          <w:sz w:val="24"/>
        </w:rPr>
        <w:t>3</w:t>
      </w:r>
      <w:r w:rsidRPr="00244E13">
        <w:rPr>
          <w:b/>
          <w:color w:val="000000" w:themeColor="text1"/>
          <w:sz w:val="24"/>
        </w:rPr>
        <w:fldChar w:fldCharType="end"/>
      </w:r>
      <w:r w:rsidRPr="00244E13">
        <w:rPr>
          <w:b/>
          <w:color w:val="000000" w:themeColor="text1"/>
          <w:sz w:val="24"/>
        </w:rPr>
        <w:t xml:space="preserve"> - </w:t>
      </w:r>
      <w:r w:rsidRPr="00244E13">
        <w:rPr>
          <w:color w:val="000000" w:themeColor="text1"/>
          <w:sz w:val="24"/>
        </w:rPr>
        <w:t>Exemplo de gráfico de barras empilhadas gerado pela Matplotlib</w:t>
      </w:r>
      <w:r>
        <w:fldChar w:fldCharType="begin"/>
      </w:r>
      <w:r>
        <w:instrText xml:space="preserve"> INCLUDEPICTURE "/var/folders/hl/q62p66f55jd1rlf03sc1wwt80000gn/T/com.microsoft.Word/WebArchiveCopyPasteTempFiles/sphx_glr_bar_stacked_001.png" \* MERGEFORMATINET </w:instrText>
      </w:r>
      <w:r>
        <w:fldChar w:fldCharType="separate"/>
      </w:r>
      <w:r>
        <w:rPr>
          <w:noProof/>
        </w:rPr>
        <w:drawing>
          <wp:inline distT="0" distB="0" distL="0" distR="0" wp14:anchorId="635A8C6E" wp14:editId="23CA486E">
            <wp:extent cx="5400040" cy="4051300"/>
            <wp:effectExtent l="0" t="0" r="0" b="0"/>
            <wp:docPr id="10" name="Imagem 10" descr="../../_images/sphx_glr_bar_stacked_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_images/sphx_glr_bar_stacked_001.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00040" cy="4051300"/>
                    </a:xfrm>
                    <a:prstGeom prst="rect">
                      <a:avLst/>
                    </a:prstGeom>
                    <a:noFill/>
                    <a:ln>
                      <a:noFill/>
                    </a:ln>
                  </pic:spPr>
                </pic:pic>
              </a:graphicData>
            </a:graphic>
          </wp:inline>
        </w:drawing>
      </w:r>
      <w:r>
        <w:fldChar w:fldCharType="end"/>
      </w:r>
    </w:p>
    <w:p w14:paraId="4C8A9674" w14:textId="1D105AE5" w:rsidR="00D12341" w:rsidRDefault="00D12341" w:rsidP="000D5A8F">
      <w:pPr>
        <w:pStyle w:val="ABNTTexto"/>
      </w:pPr>
      <w:r>
        <w:t xml:space="preserve">Fonte: </w:t>
      </w:r>
      <w:r w:rsidR="00CC2D99">
        <w:t>(HUNTER, 2019)</w:t>
      </w:r>
      <w:r w:rsidR="00CC2D99">
        <w:rPr>
          <w:rStyle w:val="Refdenotaderodap"/>
        </w:rPr>
        <w:footnoteReference w:id="15"/>
      </w:r>
    </w:p>
    <w:p w14:paraId="7BBAB5A1" w14:textId="77777777" w:rsidR="00E86E67" w:rsidRDefault="00E86E67" w:rsidP="00D12341">
      <w:pPr>
        <w:pStyle w:val="ABNTTexto"/>
        <w:ind w:firstLine="0"/>
      </w:pPr>
    </w:p>
    <w:p w14:paraId="44D6EB5B" w14:textId="77777777" w:rsidR="00A145F2" w:rsidRPr="00D64000" w:rsidRDefault="00D64000" w:rsidP="004E13AF">
      <w:pPr>
        <w:pStyle w:val="Ttulo"/>
        <w:numPr>
          <w:ilvl w:val="1"/>
          <w:numId w:val="2"/>
        </w:numPr>
        <w:rPr>
          <w:color w:val="000000" w:themeColor="text1"/>
        </w:rPr>
      </w:pPr>
      <w:bookmarkStart w:id="24" w:name="_Toc12119141"/>
      <w:r w:rsidRPr="00D64000">
        <w:rPr>
          <w:color w:val="000000" w:themeColor="text1"/>
        </w:rPr>
        <w:t>SEABORN</w:t>
      </w:r>
      <w:bookmarkEnd w:id="24"/>
      <w:r w:rsidRPr="00D64000">
        <w:rPr>
          <w:color w:val="000000" w:themeColor="text1"/>
        </w:rPr>
        <w:t xml:space="preserve"> </w:t>
      </w:r>
    </w:p>
    <w:p w14:paraId="040FE44B" w14:textId="77777777" w:rsidR="005133DD" w:rsidRPr="00F00A2A" w:rsidRDefault="00A145F2" w:rsidP="005133DD">
      <w:pPr>
        <w:pStyle w:val="ABNTTexto"/>
      </w:pPr>
      <w:r>
        <w:t xml:space="preserve">Construída em cima do Matplotlib, apresenta maior facilidade para utilização de </w:t>
      </w:r>
      <w:r>
        <w:rPr>
          <w:i/>
        </w:rPr>
        <w:t xml:space="preserve">plots </w:t>
      </w:r>
      <w:r>
        <w:t xml:space="preserve">mais complexos, como mapas de calor e gráficos violinos, por ser uma biblioteca mais alto nível. Além disso, suas cores e apresentações são consideradas mais bonitas que aquelas da biblioteca anterior. </w:t>
      </w:r>
      <w:r w:rsidR="00966A7E">
        <w:t>Como o Matplotlib, suas visualizações são estáticas.</w:t>
      </w:r>
      <w:r w:rsidR="00FF0BC9">
        <w:t xml:space="preserve"> </w:t>
      </w:r>
      <w:r w:rsidR="005133DD">
        <w:t xml:space="preserve">Ainda, esta biblioteca foi desenvolvida para funcionar muito bem com a Pandas, utilizada para manipulação dos dados em </w:t>
      </w:r>
      <w:r w:rsidR="005133DD">
        <w:rPr>
          <w:i/>
        </w:rPr>
        <w:t>dataframes</w:t>
      </w:r>
      <w:r w:rsidR="005133DD">
        <w:t xml:space="preserve">. </w:t>
      </w:r>
    </w:p>
    <w:p w14:paraId="70B5C9BD" w14:textId="77777777" w:rsidR="00A145F2" w:rsidRDefault="00FF0BC9" w:rsidP="00244097">
      <w:pPr>
        <w:pStyle w:val="ABNTTexto"/>
      </w:pPr>
      <w:r>
        <w:t>A Figura 3 apresenta exemplo de um gráfico de violino (</w:t>
      </w:r>
      <w:r w:rsidRPr="00FF0BC9">
        <w:rPr>
          <w:i/>
        </w:rPr>
        <w:t>violin plot</w:t>
      </w:r>
      <w:r>
        <w:t xml:space="preserve">), dado como exemplo na galeria </w:t>
      </w:r>
      <w:r>
        <w:rPr>
          <w:i/>
        </w:rPr>
        <w:t>online</w:t>
      </w:r>
      <w:r>
        <w:t xml:space="preserve"> da Seaborn. </w:t>
      </w:r>
    </w:p>
    <w:p w14:paraId="09095638" w14:textId="20353000" w:rsidR="008A3B7D" w:rsidRPr="000D5A8F" w:rsidRDefault="008A3B7D" w:rsidP="000D5A8F">
      <w:pPr>
        <w:pStyle w:val="Legenda"/>
        <w:jc w:val="center"/>
        <w:rPr>
          <w:color w:val="000000" w:themeColor="text1"/>
          <w:sz w:val="24"/>
        </w:rPr>
      </w:pPr>
      <w:r w:rsidRPr="008A3B7D">
        <w:rPr>
          <w:b/>
          <w:color w:val="000000" w:themeColor="text1"/>
          <w:sz w:val="24"/>
        </w:rPr>
        <w:lastRenderedPageBreak/>
        <w:t xml:space="preserve">FIGURA </w:t>
      </w:r>
      <w:r w:rsidRPr="008A3B7D">
        <w:rPr>
          <w:b/>
          <w:color w:val="000000" w:themeColor="text1"/>
          <w:sz w:val="24"/>
        </w:rPr>
        <w:fldChar w:fldCharType="begin"/>
      </w:r>
      <w:r w:rsidRPr="008A3B7D">
        <w:rPr>
          <w:b/>
          <w:color w:val="000000" w:themeColor="text1"/>
          <w:sz w:val="24"/>
        </w:rPr>
        <w:instrText xml:space="preserve"> SEQ FIGURA \* ARABIC </w:instrText>
      </w:r>
      <w:r w:rsidRPr="008A3B7D">
        <w:rPr>
          <w:b/>
          <w:color w:val="000000" w:themeColor="text1"/>
          <w:sz w:val="24"/>
        </w:rPr>
        <w:fldChar w:fldCharType="separate"/>
      </w:r>
      <w:r w:rsidR="008408EF">
        <w:rPr>
          <w:b/>
          <w:noProof/>
          <w:color w:val="000000" w:themeColor="text1"/>
          <w:sz w:val="24"/>
        </w:rPr>
        <w:t>4</w:t>
      </w:r>
      <w:r w:rsidRPr="008A3B7D">
        <w:rPr>
          <w:b/>
          <w:color w:val="000000" w:themeColor="text1"/>
          <w:sz w:val="24"/>
        </w:rPr>
        <w:fldChar w:fldCharType="end"/>
      </w:r>
      <w:r w:rsidRPr="008A3B7D">
        <w:rPr>
          <w:color w:val="000000" w:themeColor="text1"/>
          <w:sz w:val="24"/>
        </w:rPr>
        <w:t xml:space="preserve"> - Exemplo de gráfico gerado pela biblioteca Seaborn</w:t>
      </w:r>
      <w:r>
        <w:fldChar w:fldCharType="begin"/>
      </w:r>
      <w:r>
        <w:instrText xml:space="preserve"> INCLUDEPICTURE "/var/folders/hl/q62p66f55jd1rlf03sc1wwt80000gn/T/com.microsoft.Word/WebArchiveCopyPasteTempFiles/grouped_violinplots.png" \* MERGEFORMATINET </w:instrText>
      </w:r>
      <w:r>
        <w:fldChar w:fldCharType="separate"/>
      </w:r>
      <w:r>
        <w:rPr>
          <w:noProof/>
        </w:rPr>
        <w:drawing>
          <wp:inline distT="0" distB="0" distL="0" distR="0" wp14:anchorId="4C103A30" wp14:editId="25951530">
            <wp:extent cx="5400040" cy="4173855"/>
            <wp:effectExtent l="0" t="0" r="0" b="4445"/>
            <wp:docPr id="11" name="Imagem 11" descr="../_images/grouped_violinplo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_images/grouped_violinplots.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00040" cy="4173855"/>
                    </a:xfrm>
                    <a:prstGeom prst="rect">
                      <a:avLst/>
                    </a:prstGeom>
                    <a:noFill/>
                    <a:ln>
                      <a:noFill/>
                    </a:ln>
                  </pic:spPr>
                </pic:pic>
              </a:graphicData>
            </a:graphic>
          </wp:inline>
        </w:drawing>
      </w:r>
      <w:r>
        <w:fldChar w:fldCharType="end"/>
      </w:r>
    </w:p>
    <w:p w14:paraId="463D4DE1" w14:textId="5C7E86D2" w:rsidR="008A3B7D" w:rsidRDefault="008A3B7D" w:rsidP="00C26343">
      <w:pPr>
        <w:pStyle w:val="ABNTTexto"/>
      </w:pPr>
      <w:r>
        <w:t xml:space="preserve">Fonte: </w:t>
      </w:r>
      <w:r w:rsidR="006664E4">
        <w:t>(SEABORN, 2019)</w:t>
      </w:r>
      <w:r w:rsidR="006664E4">
        <w:rPr>
          <w:rStyle w:val="Refdenotaderodap"/>
        </w:rPr>
        <w:footnoteReference w:id="16"/>
      </w:r>
    </w:p>
    <w:p w14:paraId="38E178AC" w14:textId="77777777" w:rsidR="008A3B7D" w:rsidRDefault="008A3B7D" w:rsidP="00244097">
      <w:pPr>
        <w:pStyle w:val="ABNTTexto"/>
      </w:pPr>
    </w:p>
    <w:p w14:paraId="3CDF2059" w14:textId="77777777" w:rsidR="00284A2E" w:rsidRPr="00284A2E" w:rsidRDefault="00D64000" w:rsidP="00284A2E">
      <w:pPr>
        <w:pStyle w:val="Ttulo"/>
        <w:numPr>
          <w:ilvl w:val="1"/>
          <w:numId w:val="2"/>
        </w:numPr>
      </w:pPr>
      <w:bookmarkStart w:id="25" w:name="_Toc12119142"/>
      <w:r>
        <w:t>GGPLOT</w:t>
      </w:r>
      <w:bookmarkEnd w:id="25"/>
      <w:r w:rsidRPr="00284A2E">
        <w:t xml:space="preserve"> </w:t>
      </w:r>
    </w:p>
    <w:p w14:paraId="56E8C335" w14:textId="77777777" w:rsidR="00215228" w:rsidRDefault="006400CC" w:rsidP="00244097">
      <w:pPr>
        <w:pStyle w:val="ABNTTexto"/>
      </w:pPr>
      <w:r>
        <w:t xml:space="preserve">Baseado nas ideias do livro </w:t>
      </w:r>
      <w:r>
        <w:rPr>
          <w:i/>
        </w:rPr>
        <w:t>The Grammar of Graphics</w:t>
      </w:r>
      <w:r>
        <w:t xml:space="preserve"> e na biblioteca </w:t>
      </w:r>
      <w:r>
        <w:rPr>
          <w:i/>
        </w:rPr>
        <w:t xml:space="preserve">ggplot2 </w:t>
      </w:r>
      <w:r>
        <w:t xml:space="preserve">do R, o </w:t>
      </w:r>
      <w:r>
        <w:rPr>
          <w:i/>
        </w:rPr>
        <w:t>ggplot</w:t>
      </w:r>
      <w:r>
        <w:t xml:space="preserve"> permite a criação de gráficos menos personalizados, focando na reutilização de código e aceleração da geração dos gráficos. </w:t>
      </w:r>
    </w:p>
    <w:p w14:paraId="3A95B008" w14:textId="77777777" w:rsidR="00816A23" w:rsidRDefault="006400CC" w:rsidP="00244097">
      <w:pPr>
        <w:pStyle w:val="ABNTTexto"/>
      </w:pPr>
      <w:r>
        <w:t xml:space="preserve">Esta biblioteca conversa muito com a biblioteca de processamento de dados </w:t>
      </w:r>
      <w:r w:rsidRPr="005D59B6">
        <w:rPr>
          <w:i/>
        </w:rPr>
        <w:t>Pandas</w:t>
      </w:r>
      <w:r>
        <w:t xml:space="preserve"> e seu modo de guardar os dados em </w:t>
      </w:r>
      <w:r>
        <w:rPr>
          <w:i/>
        </w:rPr>
        <w:t>dataframes</w:t>
      </w:r>
      <w:r>
        <w:t xml:space="preserve">. Sua implementação faz com que seja possível criar gráficos em camadas, adicionando </w:t>
      </w:r>
      <w:r>
        <w:rPr>
          <w:i/>
        </w:rPr>
        <w:t>plots</w:t>
      </w:r>
      <w:r>
        <w:t xml:space="preserve"> um em cima do outro.</w:t>
      </w:r>
    </w:p>
    <w:p w14:paraId="1B8EEC57" w14:textId="6A925898" w:rsidR="0027384A" w:rsidRDefault="0027384A" w:rsidP="0027384A">
      <w:pPr>
        <w:pStyle w:val="Legenda"/>
        <w:jc w:val="center"/>
        <w:rPr>
          <w:color w:val="000000" w:themeColor="text1"/>
          <w:sz w:val="24"/>
        </w:rPr>
      </w:pPr>
      <w:r w:rsidRPr="0027384A">
        <w:rPr>
          <w:b/>
          <w:color w:val="000000" w:themeColor="text1"/>
          <w:sz w:val="24"/>
        </w:rPr>
        <w:lastRenderedPageBreak/>
        <w:t xml:space="preserve">FIGURA </w:t>
      </w:r>
      <w:r w:rsidRPr="0027384A">
        <w:rPr>
          <w:b/>
          <w:color w:val="000000" w:themeColor="text1"/>
          <w:sz w:val="24"/>
        </w:rPr>
        <w:fldChar w:fldCharType="begin"/>
      </w:r>
      <w:r w:rsidRPr="0027384A">
        <w:rPr>
          <w:b/>
          <w:color w:val="000000" w:themeColor="text1"/>
          <w:sz w:val="24"/>
        </w:rPr>
        <w:instrText xml:space="preserve"> SEQ FIGURA \* ARABIC </w:instrText>
      </w:r>
      <w:r w:rsidRPr="0027384A">
        <w:rPr>
          <w:b/>
          <w:color w:val="000000" w:themeColor="text1"/>
          <w:sz w:val="24"/>
        </w:rPr>
        <w:fldChar w:fldCharType="separate"/>
      </w:r>
      <w:r w:rsidR="008408EF">
        <w:rPr>
          <w:b/>
          <w:noProof/>
          <w:color w:val="000000" w:themeColor="text1"/>
          <w:sz w:val="24"/>
        </w:rPr>
        <w:t>5</w:t>
      </w:r>
      <w:r w:rsidRPr="0027384A">
        <w:rPr>
          <w:b/>
          <w:color w:val="000000" w:themeColor="text1"/>
          <w:sz w:val="24"/>
        </w:rPr>
        <w:fldChar w:fldCharType="end"/>
      </w:r>
      <w:r w:rsidRPr="0027384A">
        <w:rPr>
          <w:color w:val="000000" w:themeColor="text1"/>
          <w:sz w:val="24"/>
        </w:rPr>
        <w:t xml:space="preserve"> - Exemplo de visualização da biblioteca ggplo</w:t>
      </w:r>
      <w:r w:rsidR="000D5A8F">
        <w:rPr>
          <w:color w:val="000000" w:themeColor="text1"/>
          <w:sz w:val="24"/>
        </w:rPr>
        <w:t>t</w:t>
      </w:r>
      <w:r w:rsidRPr="0027384A">
        <w:drawing>
          <wp:inline distT="0" distB="0" distL="0" distR="0" wp14:anchorId="698A2016" wp14:editId="72FDDDA8">
            <wp:extent cx="5400040" cy="3751580"/>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400040" cy="3751580"/>
                    </a:xfrm>
                    <a:prstGeom prst="rect">
                      <a:avLst/>
                    </a:prstGeom>
                  </pic:spPr>
                </pic:pic>
              </a:graphicData>
            </a:graphic>
          </wp:inline>
        </w:drawing>
      </w:r>
    </w:p>
    <w:p w14:paraId="550D7961" w14:textId="38C4801C" w:rsidR="0027384A" w:rsidRPr="0027384A" w:rsidRDefault="0027384A" w:rsidP="0027384A">
      <w:pPr>
        <w:pStyle w:val="ABNTTexto"/>
      </w:pPr>
      <w:r>
        <w:t xml:space="preserve">Fonte: </w:t>
      </w:r>
      <w:r w:rsidR="006664E4">
        <w:t>(GGPLOT, 2019)</w:t>
      </w:r>
      <w:r w:rsidR="006664E4">
        <w:rPr>
          <w:rStyle w:val="Refdenotaderodap"/>
        </w:rPr>
        <w:footnoteReference w:id="17"/>
      </w:r>
    </w:p>
    <w:p w14:paraId="00F66BCA" w14:textId="77777777" w:rsidR="006400CC" w:rsidRPr="006400CC" w:rsidRDefault="006400CC" w:rsidP="00244097">
      <w:pPr>
        <w:pStyle w:val="ABNTTexto"/>
      </w:pPr>
    </w:p>
    <w:p w14:paraId="0891C6EE" w14:textId="77777777" w:rsidR="00284A2E" w:rsidRPr="00284A2E" w:rsidRDefault="00D64000" w:rsidP="00284A2E">
      <w:pPr>
        <w:pStyle w:val="Ttulo"/>
        <w:numPr>
          <w:ilvl w:val="1"/>
          <w:numId w:val="2"/>
        </w:numPr>
      </w:pPr>
      <w:bookmarkStart w:id="26" w:name="_Toc12119143"/>
      <w:r>
        <w:t>BOKEH</w:t>
      </w:r>
      <w:bookmarkEnd w:id="26"/>
      <w:r w:rsidRPr="00284A2E">
        <w:t xml:space="preserve"> </w:t>
      </w:r>
    </w:p>
    <w:p w14:paraId="5B8941D2" w14:textId="77777777" w:rsidR="0030039E" w:rsidRDefault="0030039E" w:rsidP="00755D2F">
      <w:pPr>
        <w:pStyle w:val="ABNTTexto"/>
      </w:pPr>
      <w:r>
        <w:t xml:space="preserve">Implementada com base no </w:t>
      </w:r>
      <w:r>
        <w:rPr>
          <w:i/>
        </w:rPr>
        <w:t>The Grammar of Graphics</w:t>
      </w:r>
      <w:r>
        <w:t xml:space="preserve">, como o </w:t>
      </w:r>
      <w:r>
        <w:rPr>
          <w:i/>
        </w:rPr>
        <w:t>ggplot</w:t>
      </w:r>
      <w:r>
        <w:t>, é um</w:t>
      </w:r>
      <w:r w:rsidR="005D59B6">
        <w:t xml:space="preserve">a biblioteca nativa do Python. Permite a criação de gráficos interativos, com ferramentas de </w:t>
      </w:r>
      <w:r w:rsidR="005D59B6">
        <w:rPr>
          <w:i/>
        </w:rPr>
        <w:t>zoom</w:t>
      </w:r>
      <w:r w:rsidR="005D59B6">
        <w:t xml:space="preserve">, movimentação, atualização dos dados e opção de salvar a visualização. Permite que os </w:t>
      </w:r>
      <w:r w:rsidR="005D59B6">
        <w:rPr>
          <w:i/>
        </w:rPr>
        <w:t xml:space="preserve">plots </w:t>
      </w:r>
      <w:r w:rsidR="005D59B6">
        <w:t xml:space="preserve">sejam </w:t>
      </w:r>
      <w:r w:rsidR="00CC3A8C">
        <w:t>exportados em JSON, documentos HTML ou</w:t>
      </w:r>
      <w:r w:rsidR="005D59B6">
        <w:t xml:space="preserve"> em interfaces </w:t>
      </w:r>
      <w:r w:rsidR="005D59B6">
        <w:rPr>
          <w:i/>
        </w:rPr>
        <w:t>web</w:t>
      </w:r>
      <w:r w:rsidR="005D59B6">
        <w:t xml:space="preserve">. Os dados a serem apresentados podem ser fornecidos em listas do próprio Python ou estruturas de dados do </w:t>
      </w:r>
      <w:r w:rsidR="005D59B6">
        <w:rPr>
          <w:i/>
        </w:rPr>
        <w:t xml:space="preserve">NumPy </w:t>
      </w:r>
      <w:r w:rsidR="005D59B6">
        <w:t xml:space="preserve">e </w:t>
      </w:r>
      <w:r w:rsidR="005D59B6">
        <w:rPr>
          <w:i/>
        </w:rPr>
        <w:t>Pandas</w:t>
      </w:r>
      <w:r w:rsidR="005D59B6">
        <w:t>.</w:t>
      </w:r>
    </w:p>
    <w:p w14:paraId="3BAF04D2" w14:textId="4A5153CE" w:rsidR="00CC3A8C" w:rsidRDefault="00C53258" w:rsidP="00C53258">
      <w:pPr>
        <w:pStyle w:val="Legenda"/>
        <w:jc w:val="center"/>
        <w:rPr>
          <w:color w:val="000000" w:themeColor="text1"/>
          <w:sz w:val="24"/>
        </w:rPr>
      </w:pPr>
      <w:r w:rsidRPr="00C53258">
        <w:rPr>
          <w:b/>
          <w:color w:val="000000" w:themeColor="text1"/>
          <w:sz w:val="24"/>
        </w:rPr>
        <w:lastRenderedPageBreak/>
        <w:t xml:space="preserve">FIGURA </w:t>
      </w:r>
      <w:r w:rsidRPr="00C53258">
        <w:rPr>
          <w:b/>
          <w:color w:val="000000" w:themeColor="text1"/>
          <w:sz w:val="24"/>
        </w:rPr>
        <w:fldChar w:fldCharType="begin"/>
      </w:r>
      <w:r w:rsidRPr="00C53258">
        <w:rPr>
          <w:b/>
          <w:color w:val="000000" w:themeColor="text1"/>
          <w:sz w:val="24"/>
        </w:rPr>
        <w:instrText xml:space="preserve"> SEQ FIGURA \* ARABIC </w:instrText>
      </w:r>
      <w:r w:rsidRPr="00C53258">
        <w:rPr>
          <w:b/>
          <w:color w:val="000000" w:themeColor="text1"/>
          <w:sz w:val="24"/>
        </w:rPr>
        <w:fldChar w:fldCharType="separate"/>
      </w:r>
      <w:r w:rsidR="008408EF">
        <w:rPr>
          <w:b/>
          <w:noProof/>
          <w:color w:val="000000" w:themeColor="text1"/>
          <w:sz w:val="24"/>
        </w:rPr>
        <w:t>6</w:t>
      </w:r>
      <w:r w:rsidRPr="00C53258">
        <w:rPr>
          <w:b/>
          <w:color w:val="000000" w:themeColor="text1"/>
          <w:sz w:val="24"/>
        </w:rPr>
        <w:fldChar w:fldCharType="end"/>
      </w:r>
      <w:r w:rsidRPr="00C53258">
        <w:rPr>
          <w:color w:val="000000" w:themeColor="text1"/>
          <w:sz w:val="24"/>
        </w:rPr>
        <w:t xml:space="preserve"> - Exemplo de visualização gerada pela biblioteca Bokeh</w:t>
      </w:r>
      <w:r w:rsidR="00D6647F" w:rsidRPr="00D6647F">
        <w:drawing>
          <wp:inline distT="0" distB="0" distL="0" distR="0" wp14:anchorId="7B0B213D" wp14:editId="75070BEE">
            <wp:extent cx="5400040" cy="3686175"/>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400040" cy="3686175"/>
                    </a:xfrm>
                    <a:prstGeom prst="rect">
                      <a:avLst/>
                    </a:prstGeom>
                  </pic:spPr>
                </pic:pic>
              </a:graphicData>
            </a:graphic>
          </wp:inline>
        </w:drawing>
      </w:r>
    </w:p>
    <w:p w14:paraId="4458C142" w14:textId="15ED83F7" w:rsidR="00C53258" w:rsidRPr="00C53258" w:rsidRDefault="00C53258" w:rsidP="00C53258">
      <w:pPr>
        <w:pStyle w:val="ABNTTexto"/>
      </w:pPr>
      <w:r>
        <w:t xml:space="preserve">Fonte: </w:t>
      </w:r>
      <w:r w:rsidR="006664E4">
        <w:t>(BOKEH, 2019)</w:t>
      </w:r>
      <w:r w:rsidR="006664E4">
        <w:rPr>
          <w:rStyle w:val="Refdenotaderodap"/>
        </w:rPr>
        <w:footnoteReference w:id="18"/>
      </w:r>
    </w:p>
    <w:p w14:paraId="1BFADA12" w14:textId="77777777" w:rsidR="00284A2E" w:rsidRPr="00284A2E" w:rsidRDefault="00D64000" w:rsidP="00284A2E">
      <w:pPr>
        <w:pStyle w:val="Ttulo"/>
        <w:numPr>
          <w:ilvl w:val="1"/>
          <w:numId w:val="2"/>
        </w:numPr>
      </w:pPr>
      <w:bookmarkStart w:id="27" w:name="_Toc12119144"/>
      <w:r>
        <w:t>PLOTLY</w:t>
      </w:r>
      <w:bookmarkEnd w:id="27"/>
      <w:r w:rsidRPr="00284A2E">
        <w:t xml:space="preserve"> </w:t>
      </w:r>
    </w:p>
    <w:p w14:paraId="018C96E5" w14:textId="77777777" w:rsidR="00215228" w:rsidRDefault="00B860A6" w:rsidP="00B50249">
      <w:pPr>
        <w:pStyle w:val="ABNTTexto"/>
      </w:pPr>
      <w:r>
        <w:t xml:space="preserve">Esta biblioteca é construída em cima da </w:t>
      </w:r>
      <w:r>
        <w:rPr>
          <w:i/>
        </w:rPr>
        <w:t>D3.js</w:t>
      </w:r>
      <w:r>
        <w:t xml:space="preserve">, que é uma biblioteca JavaScript implementada para conectar quaisquer dados a um </w:t>
      </w:r>
      <w:r w:rsidR="00980BB9">
        <w:rPr>
          <w:i/>
        </w:rPr>
        <w:t xml:space="preserve">Document Object Model </w:t>
      </w:r>
      <w:r w:rsidR="00980BB9">
        <w:t xml:space="preserve">(DOM), o qual, por sua vez, pode ser transformado conforme o necessário, gerando vários tipos de visualizações. </w:t>
      </w:r>
      <w:r w:rsidR="00B735F6">
        <w:t>Deste modo, ela é capaz de, com poucas linhas de código, gerar visualizações gráficas completas, com as quais o usuário pode interagir</w:t>
      </w:r>
      <w:r w:rsidR="00CB4320">
        <w:t xml:space="preserve">: aplicar e tirar </w:t>
      </w:r>
      <w:r w:rsidR="00CB4320">
        <w:rPr>
          <w:i/>
        </w:rPr>
        <w:t>zoom</w:t>
      </w:r>
      <w:r w:rsidR="00CB4320">
        <w:t xml:space="preserve">, navegar pelo gráfico, consultar o valor de cada ponto, entre outros. </w:t>
      </w:r>
    </w:p>
    <w:p w14:paraId="09858512" w14:textId="77777777" w:rsidR="00DB431E" w:rsidRDefault="00B50249" w:rsidP="008D1720">
      <w:pPr>
        <w:pStyle w:val="ABNTTexto"/>
      </w:pPr>
      <w:r>
        <w:t xml:space="preserve">Esta á a biblioteca utilizada para geração das visualizações gráficas de dados no Dash, um </w:t>
      </w:r>
      <w:r>
        <w:rPr>
          <w:i/>
        </w:rPr>
        <w:t>framework</w:t>
      </w:r>
      <w:r>
        <w:t xml:space="preserve"> </w:t>
      </w:r>
      <w:r w:rsidR="005D39F9">
        <w:t xml:space="preserve">em Python </w:t>
      </w:r>
      <w:r>
        <w:t xml:space="preserve">para criação de </w:t>
      </w:r>
      <w:r>
        <w:rPr>
          <w:i/>
        </w:rPr>
        <w:t>dashboards</w:t>
      </w:r>
      <w:r>
        <w:t xml:space="preserve"> e relatórios interativos</w:t>
      </w:r>
      <w:r w:rsidR="005D39F9">
        <w:t xml:space="preserve"> </w:t>
      </w:r>
      <w:r w:rsidR="005D39F9">
        <w:rPr>
          <w:i/>
        </w:rPr>
        <w:t>web</w:t>
      </w:r>
      <w:r w:rsidR="005D39F9">
        <w:t xml:space="preserve"> (</w:t>
      </w:r>
      <w:r w:rsidR="005D39F9">
        <w:rPr>
          <w:i/>
        </w:rPr>
        <w:t>Javascript</w:t>
      </w:r>
      <w:r w:rsidR="005D39F9">
        <w:t>).</w:t>
      </w:r>
      <w:r>
        <w:t xml:space="preserve"> </w:t>
      </w:r>
    </w:p>
    <w:p w14:paraId="624EA7A7" w14:textId="105DB045" w:rsidR="008D1720" w:rsidRDefault="00DB431E" w:rsidP="00DB431E">
      <w:pPr>
        <w:pStyle w:val="Legenda"/>
        <w:jc w:val="center"/>
        <w:rPr>
          <w:sz w:val="24"/>
          <w:szCs w:val="24"/>
        </w:rPr>
      </w:pPr>
      <w:r w:rsidRPr="000A44D5">
        <w:rPr>
          <w:b/>
          <w:color w:val="000000" w:themeColor="text1"/>
          <w:sz w:val="24"/>
          <w:szCs w:val="24"/>
        </w:rPr>
        <w:lastRenderedPageBreak/>
        <w:t xml:space="preserve">FIGURA </w:t>
      </w:r>
      <w:r w:rsidRPr="000A44D5">
        <w:rPr>
          <w:b/>
          <w:color w:val="000000" w:themeColor="text1"/>
          <w:sz w:val="24"/>
          <w:szCs w:val="24"/>
        </w:rPr>
        <w:fldChar w:fldCharType="begin"/>
      </w:r>
      <w:r w:rsidRPr="000A44D5">
        <w:rPr>
          <w:b/>
          <w:color w:val="000000" w:themeColor="text1"/>
          <w:sz w:val="24"/>
          <w:szCs w:val="24"/>
        </w:rPr>
        <w:instrText xml:space="preserve"> SEQ FIGURA \* ARABIC </w:instrText>
      </w:r>
      <w:r w:rsidRPr="000A44D5">
        <w:rPr>
          <w:b/>
          <w:color w:val="000000" w:themeColor="text1"/>
          <w:sz w:val="24"/>
          <w:szCs w:val="24"/>
        </w:rPr>
        <w:fldChar w:fldCharType="separate"/>
      </w:r>
      <w:r w:rsidR="008408EF">
        <w:rPr>
          <w:b/>
          <w:noProof/>
          <w:color w:val="000000" w:themeColor="text1"/>
          <w:sz w:val="24"/>
          <w:szCs w:val="24"/>
        </w:rPr>
        <w:t>7</w:t>
      </w:r>
      <w:r w:rsidRPr="000A44D5">
        <w:rPr>
          <w:b/>
          <w:color w:val="000000" w:themeColor="text1"/>
          <w:sz w:val="24"/>
          <w:szCs w:val="24"/>
        </w:rPr>
        <w:fldChar w:fldCharType="end"/>
      </w:r>
      <w:r w:rsidRPr="000A44D5">
        <w:rPr>
          <w:color w:val="000000" w:themeColor="text1"/>
          <w:sz w:val="24"/>
          <w:szCs w:val="24"/>
        </w:rPr>
        <w:t xml:space="preserve"> - Exemplo de visualização gerada pela biblioteca Plotly</w:t>
      </w:r>
      <w:r w:rsidRPr="00DB431E">
        <w:drawing>
          <wp:inline distT="0" distB="0" distL="0" distR="0" wp14:anchorId="2A61A385" wp14:editId="7ECAFB1B">
            <wp:extent cx="5400040" cy="2174875"/>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00040" cy="2174875"/>
                    </a:xfrm>
                    <a:prstGeom prst="rect">
                      <a:avLst/>
                    </a:prstGeom>
                  </pic:spPr>
                </pic:pic>
              </a:graphicData>
            </a:graphic>
          </wp:inline>
        </w:drawing>
      </w:r>
    </w:p>
    <w:p w14:paraId="7E82AC23" w14:textId="7672229A" w:rsidR="00DB431E" w:rsidRPr="00DB431E" w:rsidRDefault="00DB431E" w:rsidP="00DB431E">
      <w:pPr>
        <w:pStyle w:val="ABNTTexto"/>
      </w:pPr>
      <w:r>
        <w:t xml:space="preserve">Fonte: </w:t>
      </w:r>
      <w:r w:rsidR="006664E4">
        <w:t>(PLOTLY, 2019)</w:t>
      </w:r>
      <w:r w:rsidR="006664E4">
        <w:rPr>
          <w:rStyle w:val="Refdenotaderodap"/>
        </w:rPr>
        <w:footnoteReference w:id="19"/>
      </w:r>
    </w:p>
    <w:p w14:paraId="7612A39D" w14:textId="51B92AB6" w:rsidR="008D1720" w:rsidRPr="00284A2E" w:rsidRDefault="00D64000" w:rsidP="00284A2E">
      <w:pPr>
        <w:pStyle w:val="Ttulo"/>
        <w:numPr>
          <w:ilvl w:val="1"/>
          <w:numId w:val="2"/>
        </w:numPr>
      </w:pPr>
      <w:bookmarkStart w:id="28" w:name="_Toc12119145"/>
      <w:r>
        <w:t>CONSIDERAÇ</w:t>
      </w:r>
      <w:r w:rsidR="003B6279">
        <w:t>ÕES</w:t>
      </w:r>
      <w:r>
        <w:t xml:space="preserve"> FINA</w:t>
      </w:r>
      <w:bookmarkEnd w:id="28"/>
      <w:r w:rsidR="003B6279">
        <w:t>IS</w:t>
      </w:r>
      <w:r>
        <w:t xml:space="preserve"> </w:t>
      </w:r>
      <w:r w:rsidRPr="00284A2E">
        <w:t xml:space="preserve"> </w:t>
      </w:r>
    </w:p>
    <w:p w14:paraId="441BA343" w14:textId="77777777" w:rsidR="008D1720" w:rsidRPr="00471387" w:rsidRDefault="008D1720" w:rsidP="008D1720">
      <w:pPr>
        <w:pStyle w:val="ABNTTexto"/>
      </w:pPr>
      <w:r>
        <w:t xml:space="preserve">Para os fins deste trabalho, a biblioteca escolhida foi a </w:t>
      </w:r>
      <w:r w:rsidR="00471387">
        <w:t>Seaborn</w:t>
      </w:r>
      <w:r>
        <w:t xml:space="preserve">. Com a sua utilização, será possível gerar </w:t>
      </w:r>
      <w:r w:rsidR="00EA4777">
        <w:t>as visualizações</w:t>
      </w:r>
      <w:r w:rsidR="004B375D">
        <w:t xml:space="preserve"> </w:t>
      </w:r>
      <w:r w:rsidR="00EA4777">
        <w:t>escolhidas pelo usuário</w:t>
      </w:r>
      <w:r w:rsidR="00471387">
        <w:t>, contemplando todas aquelas descritas na Seção 4</w:t>
      </w:r>
      <w:r w:rsidR="004B375D">
        <w:t xml:space="preserve">. </w:t>
      </w:r>
      <w:r w:rsidR="00471387">
        <w:t xml:space="preserve">Devido à fácil customização de seus gráficos e à habilidade de transformação das visualizações para arquivos de imagem (como o formato </w:t>
      </w:r>
      <w:r w:rsidR="00471387">
        <w:rPr>
          <w:i/>
        </w:rPr>
        <w:t>.png</w:t>
      </w:r>
      <w:r w:rsidR="00471387">
        <w:t xml:space="preserve">), suas saídas poderão ser utilizadas numa interface de usuário, seja esta construída em Python ou com </w:t>
      </w:r>
      <w:r w:rsidR="00471387">
        <w:rPr>
          <w:i/>
        </w:rPr>
        <w:t xml:space="preserve">frameworks web </w:t>
      </w:r>
      <w:r w:rsidR="00471387">
        <w:t xml:space="preserve">(e.g., </w:t>
      </w:r>
      <w:r w:rsidR="00471387" w:rsidRPr="006A35B5">
        <w:t>React</w:t>
      </w:r>
      <w:r w:rsidR="00471387">
        <w:t xml:space="preserve">). </w:t>
      </w:r>
    </w:p>
    <w:p w14:paraId="73532A76" w14:textId="77777777" w:rsidR="00737089" w:rsidRDefault="00737089" w:rsidP="00755D2F">
      <w:pPr>
        <w:pStyle w:val="ABNTTexto"/>
      </w:pPr>
    </w:p>
    <w:p w14:paraId="5890EB00" w14:textId="77777777" w:rsidR="00380293" w:rsidRDefault="00380293" w:rsidP="00380293">
      <w:pPr>
        <w:pStyle w:val="Ttulo"/>
        <w:numPr>
          <w:ilvl w:val="0"/>
          <w:numId w:val="2"/>
        </w:numPr>
      </w:pPr>
      <w:bookmarkStart w:id="29" w:name="_Toc12119146"/>
      <w:r>
        <w:t>CONSTRUÇÃO DA FERRAMENTA</w:t>
      </w:r>
      <w:bookmarkEnd w:id="29"/>
    </w:p>
    <w:p w14:paraId="4A943BD6" w14:textId="354C1797" w:rsidR="00B628E6" w:rsidRDefault="00380293" w:rsidP="001C34D9">
      <w:pPr>
        <w:pStyle w:val="ABNTTexto"/>
      </w:pPr>
      <w:r>
        <w:t xml:space="preserve">A ferramenta para auxílio e análise exploratória de </w:t>
      </w:r>
      <w:r w:rsidRPr="00380293">
        <w:rPr>
          <w:i/>
        </w:rPr>
        <w:t>datasets</w:t>
      </w:r>
      <w:r>
        <w:t xml:space="preserve"> </w:t>
      </w:r>
      <w:r w:rsidR="001C34D9">
        <w:t xml:space="preserve">foi construída utilizando-se a linguagem Python e a biblioteca de visualização </w:t>
      </w:r>
      <w:r w:rsidR="005419DD">
        <w:t>Seaborn</w:t>
      </w:r>
      <w:r w:rsidR="001C34D9">
        <w:t xml:space="preserve">. </w:t>
      </w:r>
      <w:r w:rsidR="00B628E6">
        <w:t xml:space="preserve">As configurações do ambiente utilizado para desenvolvimento são as que seguem: </w:t>
      </w:r>
    </w:p>
    <w:p w14:paraId="33C85C9B" w14:textId="77777777" w:rsidR="00B628E6" w:rsidRDefault="00B628E6" w:rsidP="00B628E6">
      <w:pPr>
        <w:pStyle w:val="ABNTTexto"/>
        <w:numPr>
          <w:ilvl w:val="0"/>
          <w:numId w:val="3"/>
        </w:numPr>
      </w:pPr>
      <w:r>
        <w:t xml:space="preserve">Sistema Operacional: MAC OS Mojave – versão 10.14.2 </w:t>
      </w:r>
    </w:p>
    <w:p w14:paraId="28957450" w14:textId="77777777" w:rsidR="00B628E6" w:rsidRDefault="00B628E6" w:rsidP="00B628E6">
      <w:pPr>
        <w:pStyle w:val="ABNTTexto"/>
        <w:numPr>
          <w:ilvl w:val="0"/>
          <w:numId w:val="3"/>
        </w:numPr>
      </w:pPr>
      <w:r>
        <w:t xml:space="preserve">Processador e RAM: Intel Core i5, 8GB RAM </w:t>
      </w:r>
    </w:p>
    <w:p w14:paraId="089BD7EA" w14:textId="77777777" w:rsidR="00B628E6" w:rsidRDefault="00B628E6" w:rsidP="00B628E6">
      <w:pPr>
        <w:pStyle w:val="ABNTTexto"/>
        <w:numPr>
          <w:ilvl w:val="0"/>
          <w:numId w:val="3"/>
        </w:numPr>
      </w:pPr>
      <w:r>
        <w:t xml:space="preserve">Linguagem de Programação: Python – versão 3.6.5 </w:t>
      </w:r>
    </w:p>
    <w:p w14:paraId="5DB6DDFC" w14:textId="68C1AD88" w:rsidR="00B628E6" w:rsidRDefault="00B628E6" w:rsidP="00B628E6">
      <w:pPr>
        <w:pStyle w:val="ABNTTexto"/>
        <w:numPr>
          <w:ilvl w:val="0"/>
          <w:numId w:val="3"/>
        </w:numPr>
      </w:pPr>
      <w:r>
        <w:t xml:space="preserve">Bibliotecas utilizadas: </w:t>
      </w:r>
      <w:r w:rsidR="006A35B5">
        <w:t>Seaborn</w:t>
      </w:r>
      <w:r>
        <w:t xml:space="preserve"> – versão </w:t>
      </w:r>
      <w:r w:rsidR="006A35B5">
        <w:t>0</w:t>
      </w:r>
      <w:r>
        <w:t>.</w:t>
      </w:r>
      <w:r w:rsidR="006A35B5">
        <w:t>9</w:t>
      </w:r>
      <w:r>
        <w:t xml:space="preserve">.0, Pandas – versão 0.23.0 </w:t>
      </w:r>
    </w:p>
    <w:p w14:paraId="4B6EEC4E" w14:textId="6B16105C" w:rsidR="00380293" w:rsidRDefault="005328F4" w:rsidP="001C34D9">
      <w:pPr>
        <w:pStyle w:val="ABNTTexto"/>
      </w:pPr>
      <w:r>
        <w:t>F</w:t>
      </w:r>
      <w:r w:rsidR="001C34D9">
        <w:t xml:space="preserve">oi desenvolvida uma interface gráfica </w:t>
      </w:r>
      <w:r>
        <w:t xml:space="preserve">simples </w:t>
      </w:r>
      <w:r w:rsidR="001C34D9">
        <w:t xml:space="preserve">para a ferramenta, </w:t>
      </w:r>
      <w:r>
        <w:t xml:space="preserve">de modo a permitir os testes. Para esse fim, foi utilizada a biblioteca </w:t>
      </w:r>
      <w:proofErr w:type="spellStart"/>
      <w:r w:rsidRPr="005328F4">
        <w:rPr>
          <w:i/>
        </w:rPr>
        <w:t>tkinter</w:t>
      </w:r>
      <w:proofErr w:type="spellEnd"/>
      <w:r>
        <w:t xml:space="preserve">. Ela implementa uma camada orientada a objetos em cima do </w:t>
      </w:r>
      <w:proofErr w:type="spellStart"/>
      <w:r>
        <w:rPr>
          <w:i/>
        </w:rPr>
        <w:t>Tcl</w:t>
      </w:r>
      <w:proofErr w:type="spellEnd"/>
      <w:r>
        <w:rPr>
          <w:i/>
        </w:rPr>
        <w:t>/</w:t>
      </w:r>
      <w:proofErr w:type="spellStart"/>
      <w:r>
        <w:rPr>
          <w:i/>
        </w:rPr>
        <w:t>Tk</w:t>
      </w:r>
      <w:proofErr w:type="spellEnd"/>
      <w:r>
        <w:t xml:space="preserve">, uma linguagem e um </w:t>
      </w:r>
      <w:r>
        <w:rPr>
          <w:i/>
        </w:rPr>
        <w:t>toolkit</w:t>
      </w:r>
      <w:r>
        <w:t xml:space="preserve">, </w:t>
      </w:r>
      <w:r>
        <w:lastRenderedPageBreak/>
        <w:t xml:space="preserve">respectivamente, para desenvolvimento de aplicações gráficas </w:t>
      </w:r>
      <w:r>
        <w:rPr>
          <w:i/>
        </w:rPr>
        <w:t>desktop</w:t>
      </w:r>
      <w:r>
        <w:t xml:space="preserve"> (PYTHON, 2019). De qualquer modo</w:t>
      </w:r>
      <w:r w:rsidR="001C34D9">
        <w:t xml:space="preserve">, a </w:t>
      </w:r>
      <w:r>
        <w:t>ferramenta</w:t>
      </w:r>
      <w:r w:rsidR="001C34D9">
        <w:t xml:space="preserve"> foi </w:t>
      </w:r>
      <w:r w:rsidR="00505EBB">
        <w:t>pensada</w:t>
      </w:r>
      <w:r w:rsidR="001C34D9">
        <w:t xml:space="preserve"> de </w:t>
      </w:r>
      <w:r>
        <w:t>forma</w:t>
      </w:r>
      <w:r w:rsidR="001C34D9">
        <w:t xml:space="preserve"> a permitir que</w:t>
      </w:r>
      <w:r>
        <w:t xml:space="preserve"> ela</w:t>
      </w:r>
      <w:r w:rsidR="001C34D9">
        <w:t xml:space="preserve"> seja acoplada a uma interface</w:t>
      </w:r>
      <w:r w:rsidR="00505EBB">
        <w:t xml:space="preserve"> gráfica futuramente</w:t>
      </w:r>
      <w:r w:rsidR="001C34D9">
        <w:t>, seja est</w:t>
      </w:r>
      <w:r w:rsidR="00505EBB">
        <w:t>a construída</w:t>
      </w:r>
      <w:r w:rsidR="001C34D9">
        <w:t xml:space="preserve"> em Python ou utilizando </w:t>
      </w:r>
      <w:r w:rsidR="001C34D9">
        <w:rPr>
          <w:i/>
        </w:rPr>
        <w:t>frameworks web</w:t>
      </w:r>
      <w:r w:rsidR="001C34D9">
        <w:t xml:space="preserve">, como </w:t>
      </w:r>
      <w:r w:rsidR="001C34D9" w:rsidRPr="006A35B5">
        <w:t>Angular</w:t>
      </w:r>
      <w:r w:rsidR="001C34D9">
        <w:t xml:space="preserve">, </w:t>
      </w:r>
      <w:r w:rsidR="001C34D9" w:rsidRPr="006A35B5">
        <w:t>React</w:t>
      </w:r>
      <w:r w:rsidR="001C34D9">
        <w:t xml:space="preserve"> e outros.</w:t>
      </w:r>
    </w:p>
    <w:p w14:paraId="3DE591F6" w14:textId="77777777" w:rsidR="0068575C" w:rsidRDefault="005328F4" w:rsidP="0068575C">
      <w:pPr>
        <w:pStyle w:val="ABNTTexto"/>
      </w:pPr>
      <w:r>
        <w:t>Após</w:t>
      </w:r>
      <w:r w:rsidR="001C34D9">
        <w:t xml:space="preserve"> a </w:t>
      </w:r>
      <w:r>
        <w:t>definição</w:t>
      </w:r>
      <w:r w:rsidR="001C34D9">
        <w:t xml:space="preserve"> da linguagem Python</w:t>
      </w:r>
      <w:r>
        <w:t xml:space="preserve"> como aquela a ser utilizada no desenvolvimento</w:t>
      </w:r>
      <w:r w:rsidR="001C34D9">
        <w:t xml:space="preserve">, do levantamento das visualizações gráficas que seriam implementadas e da escolha da biblioteca </w:t>
      </w:r>
      <w:r w:rsidR="006A35B5">
        <w:t>Seaborn</w:t>
      </w:r>
      <w:r>
        <w:t xml:space="preserve"> para esse fim</w:t>
      </w:r>
      <w:r w:rsidR="001C34D9">
        <w:t xml:space="preserve">, foram construídas as funções de impressão dos gráficos no </w:t>
      </w:r>
      <w:r w:rsidR="001C34D9">
        <w:rPr>
          <w:i/>
        </w:rPr>
        <w:t xml:space="preserve">script </w:t>
      </w:r>
      <w:r w:rsidR="001C34D9">
        <w:t xml:space="preserve">Python </w:t>
      </w:r>
      <w:r w:rsidR="00B96D21" w:rsidRPr="00B96D21">
        <w:rPr>
          <w:rFonts w:ascii="Calibri" w:hAnsi="Calibri" w:cs="Calibri"/>
        </w:rPr>
        <w:t>﻿</w:t>
      </w:r>
      <w:r w:rsidR="00B96D21" w:rsidRPr="00B96D21">
        <w:rPr>
          <w:i/>
        </w:rPr>
        <w:t>data_visualization_tool</w:t>
      </w:r>
      <w:r w:rsidR="001C34D9" w:rsidRPr="00B96D21">
        <w:rPr>
          <w:i/>
        </w:rPr>
        <w:t>.py</w:t>
      </w:r>
      <w:r w:rsidR="001C34D9">
        <w:t xml:space="preserve">. </w:t>
      </w:r>
      <w:r w:rsidR="00C43657">
        <w:t xml:space="preserve">Com isso, buscou-se </w:t>
      </w:r>
      <w:r>
        <w:t>manter</w:t>
      </w:r>
      <w:r w:rsidR="00C43657">
        <w:t xml:space="preserve"> as funções responsáveis pelas visualizações isoladas</w:t>
      </w:r>
      <w:r w:rsidR="00BC4381">
        <w:t xml:space="preserve"> daquelas para importação de dados e construção da interface com o usuário</w:t>
      </w:r>
      <w:r w:rsidR="00C43657">
        <w:t>, garantindo a possibilidade de acoplamento com uma interface gráfica</w:t>
      </w:r>
      <w:r>
        <w:t xml:space="preserve"> robusta</w:t>
      </w:r>
      <w:r w:rsidR="00B96D21">
        <w:t xml:space="preserve"> futuramente</w:t>
      </w:r>
      <w:r w:rsidR="00C43657">
        <w:t xml:space="preserve">. </w:t>
      </w:r>
    </w:p>
    <w:p w14:paraId="796C4B6B" w14:textId="21385B53" w:rsidR="00C43657" w:rsidRDefault="0068575C" w:rsidP="0068575C">
      <w:pPr>
        <w:pStyle w:val="ABNTTexto"/>
      </w:pPr>
      <w:r>
        <w:t xml:space="preserve">Para importação dos dados e funções relacionadas diretamente à manipulação deles, foi criado o arquivo </w:t>
      </w:r>
      <w:r>
        <w:rPr>
          <w:i/>
        </w:rPr>
        <w:t>utils.py</w:t>
      </w:r>
      <w:r>
        <w:t xml:space="preserve">. Nele, encontra-se a função responsável pela importação da base de dados escolhida pelo usuário. De modo a não exigir a escrita do caminho completo do arquivo, a função foi construída de modo a abrir uma janela gráfica para escolha do arquivo </w:t>
      </w:r>
      <w:r>
        <w:rPr>
          <w:i/>
        </w:rPr>
        <w:t>.csv</w:t>
      </w:r>
      <w:r>
        <w:t xml:space="preserve"> desejado e realizar a leitura dele através da biblioteca Pandas (função </w:t>
      </w:r>
      <w:proofErr w:type="spellStart"/>
      <w:r>
        <w:rPr>
          <w:i/>
        </w:rPr>
        <w:t>read_csv</w:t>
      </w:r>
      <w:proofErr w:type="spellEnd"/>
      <w:r>
        <w:rPr>
          <w:i/>
        </w:rPr>
        <w:t>()</w:t>
      </w:r>
      <w:r>
        <w:t xml:space="preserve">).  Com isso, a função retorna o objeto </w:t>
      </w:r>
      <w:proofErr w:type="spellStart"/>
      <w:r>
        <w:rPr>
          <w:i/>
        </w:rPr>
        <w:t>Dataframe</w:t>
      </w:r>
      <w:proofErr w:type="spellEnd"/>
      <w:r>
        <w:rPr>
          <w:i/>
        </w:rPr>
        <w:t xml:space="preserve"> </w:t>
      </w:r>
      <w:r>
        <w:t xml:space="preserve">importado. </w:t>
      </w:r>
    </w:p>
    <w:p w14:paraId="279B3B10" w14:textId="65C38EEF" w:rsidR="001F5F7E" w:rsidRDefault="00C43657" w:rsidP="0068575C">
      <w:pPr>
        <w:pStyle w:val="ABNTTexto"/>
      </w:pPr>
      <w:r>
        <w:t xml:space="preserve">Assim, um outro arquivo, </w:t>
      </w:r>
      <w:r w:rsidR="001F5F7E" w:rsidRPr="001F5F7E">
        <w:rPr>
          <w:i/>
        </w:rPr>
        <w:t>main</w:t>
      </w:r>
      <w:r w:rsidRPr="001F5F7E">
        <w:rPr>
          <w:i/>
        </w:rPr>
        <w:t>.py</w:t>
      </w:r>
      <w:r>
        <w:t xml:space="preserve">, foi implementado como a interface gráfica </w:t>
      </w:r>
      <w:r w:rsidR="00504430">
        <w:t xml:space="preserve">simples </w:t>
      </w:r>
      <w:r>
        <w:t xml:space="preserve">com o usuário, para que fosse possível realizar os testes da ferramenta. Este </w:t>
      </w:r>
      <w:r>
        <w:rPr>
          <w:i/>
        </w:rPr>
        <w:t xml:space="preserve">script </w:t>
      </w:r>
      <w:r w:rsidR="00504430">
        <w:t xml:space="preserve">chama </w:t>
      </w:r>
      <w:r w:rsidR="0068575C">
        <w:t>o</w:t>
      </w:r>
      <w:r w:rsidR="00504430">
        <w:t xml:space="preserve"> leitor de arquivos do sistema</w:t>
      </w:r>
      <w:r w:rsidR="0068575C">
        <w:t xml:space="preserve"> definido em </w:t>
      </w:r>
      <w:r w:rsidR="0068575C">
        <w:rPr>
          <w:i/>
        </w:rPr>
        <w:t>utils.py</w:t>
      </w:r>
      <w:r w:rsidR="00504430">
        <w:t xml:space="preserve">, para que o arquivo </w:t>
      </w:r>
      <w:r w:rsidR="00504430">
        <w:rPr>
          <w:i/>
        </w:rPr>
        <w:t xml:space="preserve">.csv </w:t>
      </w:r>
      <w:r w:rsidR="00504430">
        <w:t xml:space="preserve">seja escolhido. Então, é apresentada uma tela contendo as colunas do </w:t>
      </w:r>
      <w:r w:rsidR="00504430">
        <w:rPr>
          <w:i/>
        </w:rPr>
        <w:t xml:space="preserve">dataset </w:t>
      </w:r>
      <w:r w:rsidR="00504430">
        <w:t xml:space="preserve">e as opções de gráficos a serem plotadas. Os parâmetros para os gráficos, como colunas e nomes dos eixos, são coletados por caixas de texto. O botão para geração do gráfico </w:t>
      </w:r>
      <w:r w:rsidR="00BF4C9B">
        <w:t xml:space="preserve">chama a função do </w:t>
      </w:r>
      <w:r w:rsidR="00BF4C9B">
        <w:rPr>
          <w:i/>
        </w:rPr>
        <w:t>data_visualization_tool.py</w:t>
      </w:r>
      <w:r w:rsidR="00BF4C9B" w:rsidRPr="00BF4C9B">
        <w:t>,</w:t>
      </w:r>
      <w:r w:rsidR="00BF4C9B">
        <w:rPr>
          <w:i/>
        </w:rPr>
        <w:t xml:space="preserve"> </w:t>
      </w:r>
      <w:r w:rsidR="00BF4C9B">
        <w:t xml:space="preserve">a qual </w:t>
      </w:r>
      <w:r w:rsidR="00C84592" w:rsidRPr="00504430">
        <w:t>cria</w:t>
      </w:r>
      <w:r w:rsidR="00C84592">
        <w:t xml:space="preserve"> </w:t>
      </w:r>
      <w:r w:rsidR="00504430">
        <w:t>a</w:t>
      </w:r>
      <w:r w:rsidR="00C84592">
        <w:t xml:space="preserve"> visualizaç</w:t>
      </w:r>
      <w:r w:rsidR="00504430">
        <w:t>ão</w:t>
      </w:r>
      <w:r w:rsidR="00C84592">
        <w:t xml:space="preserve"> solicitad</w:t>
      </w:r>
      <w:r w:rsidR="00504430">
        <w:t>a</w:t>
      </w:r>
      <w:r w:rsidR="00C84592">
        <w:t xml:space="preserve"> pelo usuário</w:t>
      </w:r>
      <w:r w:rsidR="00BF4C9B">
        <w:t xml:space="preserve"> e a exporta </w:t>
      </w:r>
      <w:r w:rsidR="00C84592">
        <w:t xml:space="preserve">em formato </w:t>
      </w:r>
      <w:r w:rsidR="001F5F7E">
        <w:rPr>
          <w:i/>
        </w:rPr>
        <w:t>png</w:t>
      </w:r>
      <w:r w:rsidR="00C84592">
        <w:t xml:space="preserve">. </w:t>
      </w:r>
    </w:p>
    <w:p w14:paraId="1F0D5E5A" w14:textId="4BB0B076" w:rsidR="007B3837" w:rsidRPr="007B3837" w:rsidRDefault="007B3837" w:rsidP="007B3837">
      <w:pPr>
        <w:pStyle w:val="ABNTTexto"/>
      </w:pPr>
      <w:r>
        <w:t xml:space="preserve">Além do botão para geração da visualização gráfica, outros três botões são definidos: “instruções”, “dados do </w:t>
      </w:r>
      <w:proofErr w:type="spellStart"/>
      <w:r>
        <w:rPr>
          <w:i/>
        </w:rPr>
        <w:t>dataframe</w:t>
      </w:r>
      <w:proofErr w:type="spellEnd"/>
      <w:r>
        <w:t xml:space="preserve">” e “sair”. O primeiro apresenta as instruções de utilização, falando sobre cada possível input do usuário na tela. O segundo recorre à </w:t>
      </w:r>
      <w:r>
        <w:rPr>
          <w:i/>
        </w:rPr>
        <w:t>data_visualization_tool.py</w:t>
      </w:r>
      <w:r>
        <w:t xml:space="preserve">, chamando a função para descrição e apresentação do cabeçalho do conjunto de dados. O último botão encerra a execução da ferramenta. A Figura XX apresenta a interface gráfica descrita anteriormente. </w:t>
      </w:r>
    </w:p>
    <w:p w14:paraId="1FE568BC" w14:textId="77777777" w:rsidR="008408EF" w:rsidRPr="008408EF" w:rsidRDefault="008408EF" w:rsidP="008408EF">
      <w:pPr>
        <w:pStyle w:val="ABNTTexto"/>
        <w:jc w:val="center"/>
        <w:rPr>
          <w:i/>
          <w:sz w:val="21"/>
        </w:rPr>
      </w:pPr>
      <w:bookmarkStart w:id="30" w:name="_GoBack"/>
      <w:r w:rsidRPr="008408EF">
        <w:rPr>
          <w:b/>
          <w:i/>
        </w:rPr>
        <w:t xml:space="preserve">FIGURA </w:t>
      </w:r>
      <w:r w:rsidRPr="008408EF">
        <w:rPr>
          <w:b/>
          <w:i/>
        </w:rPr>
        <w:fldChar w:fldCharType="begin"/>
      </w:r>
      <w:r w:rsidRPr="008408EF">
        <w:rPr>
          <w:b/>
          <w:i/>
        </w:rPr>
        <w:instrText xml:space="preserve"> SEQ FIGURA \* ARABIC </w:instrText>
      </w:r>
      <w:r w:rsidRPr="008408EF">
        <w:rPr>
          <w:b/>
          <w:i/>
        </w:rPr>
        <w:fldChar w:fldCharType="separate"/>
      </w:r>
      <w:r w:rsidRPr="008408EF">
        <w:rPr>
          <w:b/>
          <w:i/>
          <w:noProof/>
        </w:rPr>
        <w:t>8</w:t>
      </w:r>
      <w:r w:rsidRPr="008408EF">
        <w:rPr>
          <w:b/>
          <w:i/>
        </w:rPr>
        <w:fldChar w:fldCharType="end"/>
      </w:r>
      <w:r w:rsidRPr="008408EF">
        <w:rPr>
          <w:i/>
        </w:rPr>
        <w:t xml:space="preserve"> </w:t>
      </w:r>
      <w:bookmarkEnd w:id="30"/>
      <w:r w:rsidRPr="008408EF">
        <w:rPr>
          <w:i/>
        </w:rPr>
        <w:t>- Interface gráfica da ferramenta desenvolvida</w:t>
      </w:r>
    </w:p>
    <w:p w14:paraId="5561B18E" w14:textId="77777777" w:rsidR="008408EF" w:rsidRDefault="008408EF" w:rsidP="007B3837">
      <w:pPr>
        <w:pStyle w:val="ABNTTexto"/>
        <w:jc w:val="center"/>
      </w:pPr>
    </w:p>
    <w:p w14:paraId="7F7AD38C" w14:textId="06AA7BF2" w:rsidR="00380293" w:rsidRDefault="007B3837" w:rsidP="007B3837">
      <w:pPr>
        <w:pStyle w:val="ABNTTexto"/>
        <w:jc w:val="center"/>
      </w:pPr>
      <w:r>
        <w:rPr>
          <w:noProof/>
        </w:rPr>
        <w:drawing>
          <wp:inline distT="0" distB="0" distL="0" distR="0" wp14:anchorId="12500510" wp14:editId="1873F8FC">
            <wp:extent cx="4564380" cy="3970020"/>
            <wp:effectExtent l="0" t="0" r="0" b="508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aptura de Tela 2019-06-23 às 19.26.22.png"/>
                    <pic:cNvPicPr/>
                  </pic:nvPicPr>
                  <pic:blipFill rotWithShape="1">
                    <a:blip r:embed="rId28" cstate="print">
                      <a:extLst>
                        <a:ext uri="{28A0092B-C50C-407E-A947-70E740481C1C}">
                          <a14:useLocalDpi xmlns:a14="http://schemas.microsoft.com/office/drawing/2010/main" val="0"/>
                        </a:ext>
                      </a:extLst>
                    </a:blip>
                    <a:srcRect l="7620" t="6022" r="7855" b="11410"/>
                    <a:stretch/>
                  </pic:blipFill>
                  <pic:spPr bwMode="auto">
                    <a:xfrm>
                      <a:off x="0" y="0"/>
                      <a:ext cx="4564380" cy="3970020"/>
                    </a:xfrm>
                    <a:prstGeom prst="rect">
                      <a:avLst/>
                    </a:prstGeom>
                    <a:ln>
                      <a:noFill/>
                    </a:ln>
                    <a:extLst>
                      <a:ext uri="{53640926-AAD7-44D8-BBD7-CCE9431645EC}">
                        <a14:shadowObscured xmlns:a14="http://schemas.microsoft.com/office/drawing/2010/main"/>
                      </a:ext>
                    </a:extLst>
                  </pic:spPr>
                </pic:pic>
              </a:graphicData>
            </a:graphic>
          </wp:inline>
        </w:drawing>
      </w:r>
    </w:p>
    <w:p w14:paraId="72640B43" w14:textId="77777777" w:rsidR="008408EF" w:rsidRDefault="008408EF" w:rsidP="007B3837">
      <w:pPr>
        <w:pStyle w:val="ABNTTexto"/>
        <w:jc w:val="center"/>
      </w:pPr>
    </w:p>
    <w:p w14:paraId="2612B0AD" w14:textId="496EFF9B" w:rsidR="00380293" w:rsidRDefault="00380293" w:rsidP="00380293">
      <w:pPr>
        <w:pStyle w:val="Ttulo"/>
        <w:numPr>
          <w:ilvl w:val="0"/>
          <w:numId w:val="2"/>
        </w:numPr>
      </w:pPr>
      <w:bookmarkStart w:id="31" w:name="_Toc12119147"/>
      <w:r>
        <w:t>RESULTADOS</w:t>
      </w:r>
      <w:bookmarkEnd w:id="31"/>
    </w:p>
    <w:p w14:paraId="3610986B" w14:textId="459DA7A1" w:rsidR="00737089" w:rsidRDefault="00380293" w:rsidP="001C34D9">
      <w:pPr>
        <w:pStyle w:val="ABNTTexto"/>
      </w:pPr>
      <w:r>
        <w:t>XXXX</w:t>
      </w:r>
    </w:p>
    <w:p w14:paraId="4C34ADA5" w14:textId="7E797184" w:rsidR="00C152D0" w:rsidRDefault="00C152D0" w:rsidP="001C34D9">
      <w:pPr>
        <w:pStyle w:val="ABNTTexto"/>
      </w:pPr>
      <w:r>
        <w:t>[Mostrar a interface gerada numa imagem abaixo]</w:t>
      </w:r>
    </w:p>
    <w:p w14:paraId="35B403DC" w14:textId="77777777" w:rsidR="007B6434" w:rsidRPr="00E52D2F" w:rsidRDefault="007B6434" w:rsidP="007B6434">
      <w:pPr>
        <w:pStyle w:val="ABNTTexto"/>
      </w:pPr>
      <w:r>
        <w:t xml:space="preserve">Para algumas alterações de estilo nos gráficos construídos utilizando a biblioteca Seaborn, como nomenclaturas e formatos dos eixos, tamanhos e impressões para arquivos, foi necessário utilizar funções da biblioteca Matplotlib. Quando é chamada a função gráfica do Seaborn, a mesma retorna um eixo do tipo </w:t>
      </w:r>
      <w:r>
        <w:rPr>
          <w:i/>
        </w:rPr>
        <w:t xml:space="preserve">axes </w:t>
      </w:r>
      <w:r>
        <w:t xml:space="preserve">da biblioteca Matplotlib. Nestes casos, tais alterações são realizadas recorrendo às bibliotecas </w:t>
      </w:r>
      <w:r w:rsidRPr="00E52D2F">
        <w:rPr>
          <w:i/>
        </w:rPr>
        <w:t>matplotlib.pyplot</w:t>
      </w:r>
      <w:r>
        <w:t xml:space="preserve"> e </w:t>
      </w:r>
      <w:r w:rsidRPr="00E52D2F">
        <w:rPr>
          <w:i/>
        </w:rPr>
        <w:t>matplotlib.dates</w:t>
      </w:r>
      <w:r>
        <w:t>, sendo a primeira para impressão de arquivos e configurações dos eixos e a segunda para alterações nos eixos que envolvem data.</w:t>
      </w:r>
    </w:p>
    <w:p w14:paraId="5604D13B" w14:textId="77777777" w:rsidR="001C34D9" w:rsidRDefault="001C34D9" w:rsidP="001C34D9">
      <w:pPr>
        <w:pStyle w:val="ABNTTexto"/>
      </w:pPr>
    </w:p>
    <w:p w14:paraId="11DBBB20" w14:textId="77777777" w:rsidR="00737089" w:rsidRDefault="00737089" w:rsidP="00737089">
      <w:pPr>
        <w:pStyle w:val="Ttulo"/>
        <w:numPr>
          <w:ilvl w:val="0"/>
          <w:numId w:val="2"/>
        </w:numPr>
      </w:pPr>
      <w:bookmarkStart w:id="32" w:name="_Toc12119148"/>
      <w:r>
        <w:t>CONCLUSÕES</w:t>
      </w:r>
      <w:bookmarkEnd w:id="32"/>
    </w:p>
    <w:p w14:paraId="35A66350" w14:textId="77777777" w:rsidR="00737089" w:rsidRDefault="00737089" w:rsidP="00737089">
      <w:pPr>
        <w:pStyle w:val="ABNTTexto"/>
      </w:pPr>
      <w:r>
        <w:t>XXXX</w:t>
      </w:r>
    </w:p>
    <w:p w14:paraId="4B3CBFBD" w14:textId="77777777" w:rsidR="007B6434" w:rsidRDefault="007B6434" w:rsidP="00737089">
      <w:pPr>
        <w:pStyle w:val="ABNTTexto"/>
      </w:pPr>
      <w:r>
        <w:lastRenderedPageBreak/>
        <w:t xml:space="preserve">Apesar da biblioteca Seaborn ser bastante robusta e fácil de utilizar, algumas funções de estilo tiveram de ser realizadas através da Matplotlib. Ou seja, somente a biblioteca Seaborn não é suficiente para a construção visual da ferramenta. </w:t>
      </w:r>
    </w:p>
    <w:p w14:paraId="7494A108" w14:textId="77777777" w:rsidR="00737089" w:rsidRPr="00E52D2F" w:rsidRDefault="00737089" w:rsidP="00755D2F">
      <w:pPr>
        <w:pStyle w:val="ABNTTexto"/>
        <w:rPr>
          <w:b/>
        </w:rPr>
      </w:pPr>
    </w:p>
    <w:p w14:paraId="04F294EA" w14:textId="77777777" w:rsidR="00A22B77" w:rsidRPr="00E52D2F" w:rsidRDefault="00A22B77">
      <w:pPr>
        <w:spacing w:after="160" w:line="259" w:lineRule="auto"/>
      </w:pPr>
      <w:r w:rsidRPr="00E52D2F">
        <w:br w:type="page"/>
      </w:r>
    </w:p>
    <w:p w14:paraId="694782C9" w14:textId="77777777" w:rsidR="000C41D7" w:rsidRPr="000C41D7" w:rsidRDefault="00A22B77" w:rsidP="00A22B77">
      <w:pPr>
        <w:pStyle w:val="Ttulo"/>
        <w:numPr>
          <w:ilvl w:val="0"/>
          <w:numId w:val="2"/>
        </w:numPr>
      </w:pPr>
      <w:bookmarkStart w:id="33" w:name="_Toc12119149"/>
      <w:r>
        <w:lastRenderedPageBreak/>
        <w:t>BIBLIOGRAFIA</w:t>
      </w:r>
      <w:bookmarkEnd w:id="33"/>
    </w:p>
    <w:p w14:paraId="7771588B" w14:textId="30715ADA" w:rsidR="000C41D7" w:rsidRDefault="000C41D7" w:rsidP="00A22B77">
      <w:pPr>
        <w:rPr>
          <w:i/>
          <w:lang w:val="en-US"/>
        </w:rPr>
      </w:pPr>
      <w:r w:rsidRPr="00EF5E4A">
        <w:rPr>
          <w:i/>
          <w:lang w:val="en-US"/>
        </w:rPr>
        <w:t xml:space="preserve">Anderson, D.; Sweeney, D.; Williams, T.; Essentials </w:t>
      </w:r>
      <w:r w:rsidR="0090535D" w:rsidRPr="00EF5E4A">
        <w:rPr>
          <w:i/>
          <w:lang w:val="en-US"/>
        </w:rPr>
        <w:t>of</w:t>
      </w:r>
      <w:r w:rsidRPr="00EF5E4A">
        <w:rPr>
          <w:i/>
          <w:lang w:val="en-US"/>
        </w:rPr>
        <w:t xml:space="preserve"> Modern Business Statistics </w:t>
      </w:r>
      <w:r w:rsidR="0090535D" w:rsidRPr="00EF5E4A">
        <w:rPr>
          <w:i/>
          <w:lang w:val="en-US"/>
        </w:rPr>
        <w:t>with</w:t>
      </w:r>
      <w:r w:rsidRPr="00EF5E4A">
        <w:rPr>
          <w:i/>
          <w:lang w:val="en-US"/>
        </w:rPr>
        <w:t xml:space="preserve"> Microsoft Office Excel – South-Western, Cengage Learning, 2011 </w:t>
      </w:r>
    </w:p>
    <w:p w14:paraId="525ED28B" w14:textId="77777777" w:rsidR="000C41D7" w:rsidRPr="00EF5E4A" w:rsidRDefault="000C41D7" w:rsidP="00A22B77">
      <w:pPr>
        <w:rPr>
          <w:i/>
          <w:lang w:val="en-US"/>
        </w:rPr>
      </w:pPr>
    </w:p>
    <w:p w14:paraId="1ABFF6B0" w14:textId="77777777" w:rsidR="000C41D7" w:rsidRPr="00C96B78" w:rsidRDefault="000C41D7" w:rsidP="000C41D7">
      <w:pPr>
        <w:rPr>
          <w:color w:val="222222"/>
          <w:shd w:val="clear" w:color="auto" w:fill="FFFFFF"/>
          <w:lang w:val="en-US"/>
        </w:rPr>
      </w:pPr>
      <w:r w:rsidRPr="000C41D7">
        <w:rPr>
          <w:color w:val="222222"/>
          <w:shd w:val="clear" w:color="auto" w:fill="FFFFFF"/>
          <w:lang w:val="en-US"/>
        </w:rPr>
        <w:t>BERNARD MARR. Forbes Magazine. </w:t>
      </w:r>
      <w:r w:rsidRPr="000C41D7">
        <w:rPr>
          <w:b/>
          <w:bCs/>
          <w:color w:val="222222"/>
          <w:lang w:val="en-US"/>
        </w:rPr>
        <w:t>How Much Data Do We Create Every Day?: </w:t>
      </w:r>
      <w:r w:rsidRPr="000C41D7">
        <w:rPr>
          <w:color w:val="222222"/>
          <w:shd w:val="clear" w:color="auto" w:fill="FFFFFF"/>
          <w:lang w:val="en-US"/>
        </w:rPr>
        <w:t xml:space="preserve">The Mind-Blowing Stats Everyone Should Read. </w:t>
      </w:r>
      <w:r w:rsidRPr="000C41D7">
        <w:rPr>
          <w:color w:val="222222"/>
          <w:shd w:val="clear" w:color="auto" w:fill="FFFFFF"/>
        </w:rPr>
        <w:t xml:space="preserve">Disponível em: &lt;https://www.forbes.com/sites/bernardmarr/2018/05/21/how-much-data-do-we-create-every-day-the-mind-blowing-stats-everyone-should-read/#68fdc6a460ba&gt;. </w:t>
      </w:r>
      <w:r w:rsidRPr="00C96B78">
        <w:rPr>
          <w:color w:val="222222"/>
          <w:shd w:val="clear" w:color="auto" w:fill="FFFFFF"/>
          <w:lang w:val="en-US"/>
        </w:rPr>
        <w:t>Acesso em: 28 maio 2019.</w:t>
      </w:r>
    </w:p>
    <w:p w14:paraId="51678FC2" w14:textId="77777777" w:rsidR="000C41D7" w:rsidRPr="00C96B78" w:rsidRDefault="000C41D7" w:rsidP="000C41D7">
      <w:pPr>
        <w:rPr>
          <w:lang w:val="en-US"/>
        </w:rPr>
      </w:pPr>
    </w:p>
    <w:p w14:paraId="0D02ECCE" w14:textId="77777777" w:rsidR="000C41D7" w:rsidRPr="00C96B78" w:rsidRDefault="000C41D7" w:rsidP="00BD7120">
      <w:pPr>
        <w:rPr>
          <w:color w:val="222222"/>
          <w:shd w:val="clear" w:color="auto" w:fill="FFFFFF"/>
          <w:lang w:val="en-US"/>
        </w:rPr>
      </w:pPr>
      <w:r w:rsidRPr="00EF5E4A">
        <w:rPr>
          <w:color w:val="222222"/>
          <w:shd w:val="clear" w:color="auto" w:fill="FFFFFF"/>
          <w:lang w:val="en-US"/>
        </w:rPr>
        <w:t>FARRELL, Damien. DataExplore: An Application for General Data Analysis in Research and Education.</w:t>
      </w:r>
      <w:r w:rsidRPr="00EF5E4A">
        <w:rPr>
          <w:rStyle w:val="apple-converted-space"/>
          <w:color w:val="222222"/>
          <w:shd w:val="clear" w:color="auto" w:fill="FFFFFF"/>
          <w:lang w:val="en-US"/>
        </w:rPr>
        <w:t> </w:t>
      </w:r>
      <w:r w:rsidRPr="00EF5E4A">
        <w:rPr>
          <w:rStyle w:val="Forte"/>
          <w:color w:val="222222"/>
          <w:lang w:val="en-US"/>
        </w:rPr>
        <w:t>Journal Of Open Research Software</w:t>
      </w:r>
      <w:r w:rsidRPr="00EF5E4A">
        <w:rPr>
          <w:color w:val="222222"/>
          <w:shd w:val="clear" w:color="auto" w:fill="FFFFFF"/>
          <w:lang w:val="en-US"/>
        </w:rPr>
        <w:t xml:space="preserve">, [s.l.], v. 4, p.1-8, 22 mar. 2016. </w:t>
      </w:r>
      <w:r w:rsidRPr="00C96B78">
        <w:rPr>
          <w:color w:val="222222"/>
          <w:shd w:val="clear" w:color="auto" w:fill="FFFFFF"/>
          <w:lang w:val="en-US"/>
        </w:rPr>
        <w:t xml:space="preserve">Ubiquity Press, Ltd.. </w:t>
      </w:r>
      <w:hyperlink r:id="rId29" w:history="1">
        <w:r w:rsidRPr="00C96B78">
          <w:rPr>
            <w:rStyle w:val="Hyperlink"/>
            <w:shd w:val="clear" w:color="auto" w:fill="FFFFFF"/>
            <w:lang w:val="en-US"/>
          </w:rPr>
          <w:t>http://dx.doi.org/10.5334/jors.94</w:t>
        </w:r>
      </w:hyperlink>
      <w:r w:rsidRPr="00C96B78">
        <w:rPr>
          <w:color w:val="222222"/>
          <w:shd w:val="clear" w:color="auto" w:fill="FFFFFF"/>
          <w:lang w:val="en-US"/>
        </w:rPr>
        <w:t>.</w:t>
      </w:r>
    </w:p>
    <w:p w14:paraId="444360D2" w14:textId="77777777" w:rsidR="000C41D7" w:rsidRPr="00C43810" w:rsidRDefault="000C41D7" w:rsidP="00BD7120">
      <w:pPr>
        <w:rPr>
          <w:color w:val="222222"/>
          <w:shd w:val="clear" w:color="auto" w:fill="FFFFFF"/>
          <w:lang w:val="en-US"/>
        </w:rPr>
      </w:pPr>
    </w:p>
    <w:p w14:paraId="67E624CA" w14:textId="77777777" w:rsidR="000C41D7" w:rsidRPr="00C43810" w:rsidRDefault="000C41D7" w:rsidP="00C45945">
      <w:pPr>
        <w:rPr>
          <w:color w:val="222222"/>
          <w:shd w:val="clear" w:color="auto" w:fill="FFFFFF"/>
          <w:lang w:val="en-US"/>
        </w:rPr>
      </w:pPr>
      <w:r w:rsidRPr="00C43810">
        <w:rPr>
          <w:color w:val="222222"/>
          <w:shd w:val="clear" w:color="auto" w:fill="FFFFFF"/>
          <w:lang w:val="en-US"/>
        </w:rPr>
        <w:t>KDNUGGETS. </w:t>
      </w:r>
      <w:r w:rsidRPr="00C43810">
        <w:rPr>
          <w:b/>
          <w:bCs/>
          <w:color w:val="222222"/>
          <w:lang w:val="en-US"/>
        </w:rPr>
        <w:t>2019 KDnuggets Poll: </w:t>
      </w:r>
      <w:r w:rsidRPr="00C43810">
        <w:rPr>
          <w:color w:val="222222"/>
          <w:shd w:val="clear" w:color="auto" w:fill="FFFFFF"/>
          <w:lang w:val="en-US"/>
        </w:rPr>
        <w:t xml:space="preserve">What software you used for Analytics, Data Mining, Data Science, Machine Learning projects in the past 12 months?. </w:t>
      </w:r>
      <w:r w:rsidRPr="00C43810">
        <w:rPr>
          <w:color w:val="222222"/>
          <w:shd w:val="clear" w:color="auto" w:fill="FFFFFF"/>
        </w:rPr>
        <w:t xml:space="preserve">Disponível em: &lt;https://www.kdnuggets.com/2019/05/new-poll-software-analytics-data-science-machine-learning.html&gt;. </w:t>
      </w:r>
      <w:r w:rsidRPr="00C43810">
        <w:rPr>
          <w:color w:val="222222"/>
          <w:shd w:val="clear" w:color="auto" w:fill="FFFFFF"/>
          <w:lang w:val="en-US"/>
        </w:rPr>
        <w:t>Acesso em: 28 maio 2019.</w:t>
      </w:r>
    </w:p>
    <w:p w14:paraId="031E44AF" w14:textId="77777777" w:rsidR="000C41D7" w:rsidRPr="00C45945" w:rsidRDefault="000C41D7" w:rsidP="00C45945">
      <w:pPr>
        <w:rPr>
          <w:lang w:val="en-US"/>
        </w:rPr>
      </w:pPr>
    </w:p>
    <w:p w14:paraId="3B3DA53F" w14:textId="1DDA0ACE" w:rsidR="000C41D7" w:rsidRDefault="000C41D7" w:rsidP="006068B7">
      <w:pPr>
        <w:jc w:val="both"/>
        <w:rPr>
          <w:i/>
          <w:lang w:val="en-US"/>
        </w:rPr>
      </w:pPr>
      <w:r w:rsidRPr="00EF5E4A">
        <w:rPr>
          <w:i/>
          <w:lang w:val="en-US"/>
        </w:rPr>
        <w:t>Provost, F.;Fawcett, T.; Data Science for Business – O’Reilly, 2013</w:t>
      </w:r>
    </w:p>
    <w:p w14:paraId="50DD40AD" w14:textId="77777777" w:rsidR="00313EBD" w:rsidRPr="00EF5E4A" w:rsidRDefault="00313EBD" w:rsidP="006068B7">
      <w:pPr>
        <w:jc w:val="both"/>
        <w:rPr>
          <w:i/>
          <w:lang w:val="en-US"/>
        </w:rPr>
      </w:pPr>
    </w:p>
    <w:p w14:paraId="46F93A28" w14:textId="77777777" w:rsidR="000C41D7" w:rsidRPr="00C96B78" w:rsidRDefault="000C41D7" w:rsidP="00EF5E4A">
      <w:pPr>
        <w:rPr>
          <w:color w:val="222222"/>
          <w:shd w:val="clear" w:color="auto" w:fill="FFFFFF"/>
          <w:lang w:val="en-US"/>
        </w:rPr>
      </w:pPr>
      <w:r w:rsidRPr="00EF5E4A">
        <w:rPr>
          <w:color w:val="222222"/>
          <w:shd w:val="clear" w:color="auto" w:fill="FFFFFF"/>
          <w:lang w:val="en-US"/>
        </w:rPr>
        <w:t>PYTHON. </w:t>
      </w:r>
      <w:r w:rsidRPr="00EF5E4A">
        <w:rPr>
          <w:b/>
          <w:bCs/>
          <w:color w:val="222222"/>
        </w:rPr>
        <w:t>Python's Homepage. </w:t>
      </w:r>
      <w:r w:rsidRPr="00EF5E4A">
        <w:rPr>
          <w:color w:val="222222"/>
          <w:shd w:val="clear" w:color="auto" w:fill="FFFFFF"/>
        </w:rPr>
        <w:t xml:space="preserve">Disponível em: &lt;https://www.python.org&gt;. </w:t>
      </w:r>
      <w:r w:rsidRPr="00C96B78">
        <w:rPr>
          <w:color w:val="222222"/>
          <w:shd w:val="clear" w:color="auto" w:fill="FFFFFF"/>
          <w:lang w:val="en-US"/>
        </w:rPr>
        <w:t>Acesso em: 9 jun. 2019.</w:t>
      </w:r>
    </w:p>
    <w:p w14:paraId="6238D9F6" w14:textId="77777777" w:rsidR="000C41D7" w:rsidRPr="00C96B78" w:rsidRDefault="000C41D7" w:rsidP="00EF5E4A">
      <w:pPr>
        <w:rPr>
          <w:lang w:val="en-US"/>
        </w:rPr>
      </w:pPr>
    </w:p>
    <w:p w14:paraId="3A0E8C82" w14:textId="77777777" w:rsidR="000C41D7" w:rsidRDefault="000C41D7" w:rsidP="00AC4834">
      <w:pPr>
        <w:jc w:val="both"/>
        <w:rPr>
          <w:i/>
          <w:lang w:val="en-US"/>
        </w:rPr>
      </w:pPr>
      <w:r w:rsidRPr="00EF5E4A">
        <w:rPr>
          <w:i/>
          <w:lang w:val="en-US"/>
        </w:rPr>
        <w:t xml:space="preserve">Seltman HJ (2012) Experimental design and analysis. Online </w:t>
      </w:r>
      <w:hyperlink r:id="rId30" w:history="1">
        <w:r w:rsidRPr="00CE3DC8">
          <w:rPr>
            <w:rStyle w:val="Hyperlink"/>
            <w:i/>
            <w:lang w:val="en-US"/>
          </w:rPr>
          <w:t>http://www.stat.cmu.edu/*hseltman/309/Book/Book.pdf</w:t>
        </w:r>
      </w:hyperlink>
      <w:r w:rsidRPr="00EF5E4A">
        <w:rPr>
          <w:i/>
          <w:lang w:val="en-US"/>
        </w:rPr>
        <w:t xml:space="preserve"> </w:t>
      </w:r>
    </w:p>
    <w:p w14:paraId="5B311E68" w14:textId="77777777" w:rsidR="000C41D7" w:rsidRPr="00EF5E4A" w:rsidRDefault="000C41D7" w:rsidP="00AC4834">
      <w:pPr>
        <w:jc w:val="both"/>
        <w:rPr>
          <w:i/>
          <w:lang w:val="en-US"/>
        </w:rPr>
      </w:pPr>
    </w:p>
    <w:p w14:paraId="06686B0E" w14:textId="77777777" w:rsidR="000C41D7" w:rsidRDefault="000C41D7" w:rsidP="00EF5E4A">
      <w:pPr>
        <w:rPr>
          <w:color w:val="222222"/>
          <w:shd w:val="clear" w:color="auto" w:fill="FFFFFF"/>
        </w:rPr>
      </w:pPr>
      <w:r w:rsidRPr="00EF5E4A">
        <w:rPr>
          <w:color w:val="222222"/>
          <w:shd w:val="clear" w:color="auto" w:fill="FFFFFF"/>
          <w:lang w:val="en-US"/>
        </w:rPr>
        <w:t>TIOBE. </w:t>
      </w:r>
      <w:r w:rsidRPr="00EF5E4A">
        <w:rPr>
          <w:b/>
          <w:bCs/>
          <w:color w:val="222222"/>
          <w:lang w:val="en-US"/>
        </w:rPr>
        <w:t>TIOBE index for May 2019. </w:t>
      </w:r>
      <w:r w:rsidRPr="00EF5E4A">
        <w:rPr>
          <w:color w:val="222222"/>
          <w:shd w:val="clear" w:color="auto" w:fill="FFFFFF"/>
        </w:rPr>
        <w:t>Disponível em: &lt;https://www.tiobe.com/tiobe-index/&gt;. Acesso em: 01 jun. 2019.</w:t>
      </w:r>
    </w:p>
    <w:p w14:paraId="6EDFA172" w14:textId="77777777" w:rsidR="000C41D7" w:rsidRPr="00EF5E4A" w:rsidRDefault="000C41D7" w:rsidP="00EF5E4A"/>
    <w:p w14:paraId="14417672" w14:textId="77777777" w:rsidR="000C41D7" w:rsidRPr="00C96B78" w:rsidRDefault="000C41D7" w:rsidP="00A22B77">
      <w:pPr>
        <w:rPr>
          <w:i/>
        </w:rPr>
      </w:pPr>
      <w:r w:rsidRPr="00C96B78">
        <w:rPr>
          <w:i/>
        </w:rPr>
        <w:t>Tukey J (1977) Exploratory data analysis. Pearson, London</w:t>
      </w:r>
    </w:p>
    <w:p w14:paraId="2E69B9C6" w14:textId="77777777" w:rsidR="003E3B4E" w:rsidRPr="00C96B78" w:rsidRDefault="003E3B4E" w:rsidP="00A22B77">
      <w:pPr>
        <w:rPr>
          <w:i/>
        </w:rPr>
      </w:pPr>
    </w:p>
    <w:p w14:paraId="2908A9E9" w14:textId="657F3E7B" w:rsidR="003E3B4E" w:rsidRDefault="003E3B4E" w:rsidP="00A22B77">
      <w:pPr>
        <w:rPr>
          <w:i/>
        </w:rPr>
      </w:pPr>
      <w:r w:rsidRPr="003E3B4E">
        <w:rPr>
          <w:i/>
        </w:rPr>
        <w:t>Freund J. E.</w:t>
      </w:r>
      <w:r w:rsidR="00284A2E">
        <w:rPr>
          <w:i/>
        </w:rPr>
        <w:t xml:space="preserve">; </w:t>
      </w:r>
      <w:r w:rsidRPr="003E3B4E">
        <w:rPr>
          <w:i/>
        </w:rPr>
        <w:t xml:space="preserve">Simon, G.A. (2000) Estatística Aplicada – Economia, </w:t>
      </w:r>
      <w:r w:rsidR="0090535D" w:rsidRPr="003E3B4E">
        <w:rPr>
          <w:i/>
        </w:rPr>
        <w:t>Administração</w:t>
      </w:r>
      <w:r w:rsidRPr="003E3B4E">
        <w:rPr>
          <w:i/>
        </w:rPr>
        <w:t xml:space="preserve"> e Contabilidade. </w:t>
      </w:r>
      <w:r w:rsidRPr="00284A2E">
        <w:rPr>
          <w:i/>
        </w:rPr>
        <w:t xml:space="preserve">9a </w:t>
      </w:r>
      <w:r w:rsidR="0090535D" w:rsidRPr="00284A2E">
        <w:rPr>
          <w:i/>
        </w:rPr>
        <w:t>Edição</w:t>
      </w:r>
      <w:r w:rsidRPr="00284A2E">
        <w:rPr>
          <w:i/>
        </w:rPr>
        <w:t>, Bookman, 404 pg, ISBN 85-7307-531-7.</w:t>
      </w:r>
    </w:p>
    <w:p w14:paraId="4C6B2656" w14:textId="77777777" w:rsidR="00E4175D" w:rsidRDefault="00E4175D" w:rsidP="00A22B77">
      <w:pPr>
        <w:rPr>
          <w:i/>
        </w:rPr>
      </w:pPr>
    </w:p>
    <w:p w14:paraId="45AA9126" w14:textId="77777777" w:rsidR="00E4175D" w:rsidRPr="00E4175D" w:rsidRDefault="00E4175D" w:rsidP="00E4175D">
      <w:pPr>
        <w:rPr>
          <w:i/>
        </w:rPr>
      </w:pPr>
      <w:r w:rsidRPr="00E4175D">
        <w:rPr>
          <w:i/>
          <w:color w:val="222222"/>
          <w:shd w:val="clear" w:color="auto" w:fill="FFFFFF"/>
        </w:rPr>
        <w:t>RIBECCA, Severino.</w:t>
      </w:r>
      <w:r w:rsidRPr="00E4175D">
        <w:rPr>
          <w:rStyle w:val="apple-converted-space"/>
          <w:i/>
          <w:color w:val="222222"/>
          <w:shd w:val="clear" w:color="auto" w:fill="FFFFFF"/>
        </w:rPr>
        <w:t> </w:t>
      </w:r>
      <w:r w:rsidRPr="00E4175D">
        <w:rPr>
          <w:rStyle w:val="Forte"/>
          <w:i/>
          <w:color w:val="222222"/>
        </w:rPr>
        <w:t>The Data Visualisation Catalogue.</w:t>
      </w:r>
      <w:r w:rsidRPr="00E4175D">
        <w:rPr>
          <w:rStyle w:val="apple-converted-space"/>
          <w:b/>
          <w:bCs/>
          <w:i/>
          <w:color w:val="222222"/>
        </w:rPr>
        <w:t> </w:t>
      </w:r>
      <w:r w:rsidRPr="00E4175D">
        <w:rPr>
          <w:i/>
          <w:color w:val="222222"/>
          <w:shd w:val="clear" w:color="auto" w:fill="FFFFFF"/>
        </w:rPr>
        <w:t>Disponível em: &lt;https://datavizcatalogue.com&gt;. Acesso em: 15 jun. 2019.</w:t>
      </w:r>
    </w:p>
    <w:p w14:paraId="3B8F4BD3" w14:textId="77777777" w:rsidR="00E4175D" w:rsidRPr="0094133C" w:rsidRDefault="00E4175D" w:rsidP="00A22B77">
      <w:pPr>
        <w:rPr>
          <w:i/>
        </w:rPr>
      </w:pPr>
    </w:p>
    <w:p w14:paraId="035CC283" w14:textId="77777777" w:rsidR="0094133C" w:rsidRPr="0094133C" w:rsidRDefault="0094133C" w:rsidP="0094133C">
      <w:pPr>
        <w:rPr>
          <w:i/>
        </w:rPr>
      </w:pPr>
      <w:r w:rsidRPr="0094133C">
        <w:rPr>
          <w:i/>
          <w:color w:val="222222"/>
          <w:shd w:val="clear" w:color="auto" w:fill="FFFFFF"/>
          <w:lang w:val="en-US"/>
        </w:rPr>
        <w:t>SOUKUP, Tom; DAVIDSON, Ian.</w:t>
      </w:r>
      <w:r w:rsidRPr="0094133C">
        <w:rPr>
          <w:rStyle w:val="apple-converted-space"/>
          <w:i/>
          <w:color w:val="222222"/>
          <w:shd w:val="clear" w:color="auto" w:fill="FFFFFF"/>
          <w:lang w:val="en-US"/>
        </w:rPr>
        <w:t> </w:t>
      </w:r>
      <w:r w:rsidRPr="0094133C">
        <w:rPr>
          <w:rStyle w:val="Forte"/>
          <w:i/>
          <w:color w:val="222222"/>
          <w:lang w:val="en-US"/>
        </w:rPr>
        <w:t>Visual Data Mining:</w:t>
      </w:r>
      <w:r w:rsidRPr="0094133C">
        <w:rPr>
          <w:rStyle w:val="apple-converted-space"/>
          <w:b/>
          <w:bCs/>
          <w:i/>
          <w:color w:val="222222"/>
          <w:lang w:val="en-US"/>
        </w:rPr>
        <w:t> </w:t>
      </w:r>
      <w:r w:rsidRPr="0094133C">
        <w:rPr>
          <w:i/>
          <w:color w:val="222222"/>
          <w:shd w:val="clear" w:color="auto" w:fill="FFFFFF"/>
          <w:lang w:val="en-US"/>
        </w:rPr>
        <w:t xml:space="preserve">Techniques and Tools for Data Visualization and Mining. </w:t>
      </w:r>
      <w:r w:rsidRPr="0094133C">
        <w:rPr>
          <w:i/>
          <w:color w:val="222222"/>
          <w:shd w:val="clear" w:color="auto" w:fill="FFFFFF"/>
        </w:rPr>
        <w:t>Estados Unidos: Wiley Publishing, Inc., 2002.</w:t>
      </w:r>
    </w:p>
    <w:p w14:paraId="189EBB70" w14:textId="77777777" w:rsidR="0094133C" w:rsidRDefault="0094133C" w:rsidP="00A22B77">
      <w:pPr>
        <w:rPr>
          <w:i/>
        </w:rPr>
      </w:pPr>
    </w:p>
    <w:p w14:paraId="1C8972BC" w14:textId="77777777" w:rsidR="00041B30" w:rsidRDefault="00041B30" w:rsidP="00041B30">
      <w:pPr>
        <w:rPr>
          <w:i/>
          <w:color w:val="222222"/>
          <w:shd w:val="clear" w:color="auto" w:fill="FFFFFF"/>
        </w:rPr>
      </w:pPr>
      <w:r w:rsidRPr="00041B30">
        <w:rPr>
          <w:i/>
          <w:color w:val="222222"/>
          <w:shd w:val="clear" w:color="auto" w:fill="FFFFFF"/>
          <w:lang w:val="en-US"/>
        </w:rPr>
        <w:t>HUNTER, John et al.</w:t>
      </w:r>
      <w:r w:rsidRPr="00041B30">
        <w:rPr>
          <w:rStyle w:val="apple-converted-space"/>
          <w:i/>
          <w:color w:val="222222"/>
          <w:shd w:val="clear" w:color="auto" w:fill="FFFFFF"/>
          <w:lang w:val="en-US"/>
        </w:rPr>
        <w:t> </w:t>
      </w:r>
      <w:r w:rsidRPr="00041B30">
        <w:rPr>
          <w:rStyle w:val="Forte"/>
          <w:i/>
          <w:color w:val="222222"/>
          <w:lang w:val="en-US"/>
        </w:rPr>
        <w:t>Matplotlib Homepage.</w:t>
      </w:r>
      <w:r w:rsidRPr="00041B30">
        <w:rPr>
          <w:rStyle w:val="apple-converted-space"/>
          <w:b/>
          <w:bCs/>
          <w:i/>
          <w:color w:val="222222"/>
          <w:lang w:val="en-US"/>
        </w:rPr>
        <w:t> </w:t>
      </w:r>
      <w:r w:rsidRPr="00041B30">
        <w:rPr>
          <w:i/>
          <w:color w:val="222222"/>
          <w:shd w:val="clear" w:color="auto" w:fill="FFFFFF"/>
        </w:rPr>
        <w:t>Disponível em: &lt;https://matplotlib.org/index.html&gt;. Acesso em: 18 maio 2019.</w:t>
      </w:r>
    </w:p>
    <w:p w14:paraId="60034EDE" w14:textId="77777777" w:rsidR="00041B30" w:rsidRDefault="00041B30" w:rsidP="00041B30">
      <w:pPr>
        <w:rPr>
          <w:i/>
          <w:color w:val="222222"/>
          <w:shd w:val="clear" w:color="auto" w:fill="FFFFFF"/>
        </w:rPr>
      </w:pPr>
    </w:p>
    <w:p w14:paraId="79F579CE" w14:textId="77777777" w:rsidR="00041B30" w:rsidRPr="00041B30" w:rsidRDefault="00041B30" w:rsidP="00041B30">
      <w:r w:rsidRPr="00041B30">
        <w:rPr>
          <w:color w:val="222222"/>
          <w:shd w:val="clear" w:color="auto" w:fill="FFFFFF"/>
        </w:rPr>
        <w:t>WASKOM, Michael.</w:t>
      </w:r>
      <w:r w:rsidRPr="00041B30">
        <w:rPr>
          <w:rStyle w:val="apple-converted-space"/>
          <w:color w:val="222222"/>
          <w:shd w:val="clear" w:color="auto" w:fill="FFFFFF"/>
        </w:rPr>
        <w:t> </w:t>
      </w:r>
      <w:r w:rsidRPr="00041B30">
        <w:rPr>
          <w:rStyle w:val="Forte"/>
          <w:color w:val="222222"/>
        </w:rPr>
        <w:t>Seaborn Homepage.</w:t>
      </w:r>
      <w:r w:rsidRPr="00041B30">
        <w:rPr>
          <w:rStyle w:val="apple-converted-space"/>
          <w:b/>
          <w:bCs/>
          <w:color w:val="222222"/>
        </w:rPr>
        <w:t> </w:t>
      </w:r>
      <w:r w:rsidRPr="00041B30">
        <w:rPr>
          <w:color w:val="222222"/>
          <w:shd w:val="clear" w:color="auto" w:fill="FFFFFF"/>
        </w:rPr>
        <w:t>Disponível em: &lt;https://seaborn.pydata.org/#&gt;. Acesso em: 18 maio 2019.</w:t>
      </w:r>
    </w:p>
    <w:p w14:paraId="594EC7E6" w14:textId="77777777" w:rsidR="00041B30" w:rsidRPr="00041B30" w:rsidRDefault="00041B30" w:rsidP="00041B30">
      <w:pPr>
        <w:rPr>
          <w:i/>
        </w:rPr>
      </w:pPr>
    </w:p>
    <w:p w14:paraId="3E57AA55" w14:textId="77777777" w:rsidR="00227B56" w:rsidRPr="00227B56" w:rsidRDefault="00227B56" w:rsidP="00227B56">
      <w:r w:rsidRPr="00227B56">
        <w:rPr>
          <w:color w:val="222222"/>
          <w:shd w:val="clear" w:color="auto" w:fill="FFFFFF"/>
        </w:rPr>
        <w:t>BRUCE, Peter C.; BRUCE, Andrew.</w:t>
      </w:r>
      <w:r w:rsidRPr="00227B56">
        <w:rPr>
          <w:rStyle w:val="apple-converted-space"/>
          <w:color w:val="222222"/>
          <w:shd w:val="clear" w:color="auto" w:fill="FFFFFF"/>
        </w:rPr>
        <w:t> </w:t>
      </w:r>
      <w:r w:rsidRPr="00227B56">
        <w:rPr>
          <w:rStyle w:val="Forte"/>
          <w:color w:val="222222"/>
        </w:rPr>
        <w:t>Practical Statistics for Data Scientists:</w:t>
      </w:r>
      <w:r w:rsidRPr="00227B56">
        <w:rPr>
          <w:rStyle w:val="apple-converted-space"/>
          <w:b/>
          <w:bCs/>
          <w:color w:val="222222"/>
        </w:rPr>
        <w:t> </w:t>
      </w:r>
      <w:r w:rsidRPr="00227B56">
        <w:rPr>
          <w:color w:val="222222"/>
          <w:shd w:val="clear" w:color="auto" w:fill="FFFFFF"/>
        </w:rPr>
        <w:t>50 Essential Concepts. Estados Unidos: O'</w:t>
      </w:r>
      <w:r>
        <w:rPr>
          <w:color w:val="222222"/>
          <w:shd w:val="clear" w:color="auto" w:fill="FFFFFF"/>
        </w:rPr>
        <w:t>R</w:t>
      </w:r>
      <w:r w:rsidRPr="00227B56">
        <w:rPr>
          <w:color w:val="222222"/>
          <w:shd w:val="clear" w:color="auto" w:fill="FFFFFF"/>
        </w:rPr>
        <w:t>eilly Media, 2017.</w:t>
      </w:r>
    </w:p>
    <w:p w14:paraId="442E484F" w14:textId="77777777" w:rsidR="00041B30" w:rsidRDefault="00041B30" w:rsidP="00A22B77">
      <w:pPr>
        <w:rPr>
          <w:i/>
        </w:rPr>
      </w:pPr>
    </w:p>
    <w:p w14:paraId="3E98D8D7" w14:textId="77777777" w:rsidR="00EF1C23" w:rsidRPr="00EF1C23" w:rsidRDefault="00EF1C23" w:rsidP="00EF1C23">
      <w:r w:rsidRPr="00EF1C23">
        <w:rPr>
          <w:color w:val="222222"/>
          <w:shd w:val="clear" w:color="auto" w:fill="FFFFFF"/>
          <w:lang w:val="en-US"/>
        </w:rPr>
        <w:t>HINTZE, Herry L.; NELSON, Ray D.. Violin Plots: A Box Plot-Density Trace Synergism.</w:t>
      </w:r>
      <w:r w:rsidRPr="00EF1C23">
        <w:rPr>
          <w:rStyle w:val="apple-converted-space"/>
          <w:color w:val="222222"/>
          <w:shd w:val="clear" w:color="auto" w:fill="FFFFFF"/>
          <w:lang w:val="en-US"/>
        </w:rPr>
        <w:t> </w:t>
      </w:r>
      <w:r w:rsidRPr="00EF1C23">
        <w:rPr>
          <w:rStyle w:val="Forte"/>
          <w:color w:val="222222"/>
        </w:rPr>
        <w:t>The American Statistician</w:t>
      </w:r>
      <w:r w:rsidRPr="00EF1C23">
        <w:rPr>
          <w:color w:val="222222"/>
          <w:shd w:val="clear" w:color="auto" w:fill="FFFFFF"/>
        </w:rPr>
        <w:t>, Estados Unidos, v. 52, n. 2, p.181-184, maio 1998.</w:t>
      </w:r>
    </w:p>
    <w:p w14:paraId="08C3774B" w14:textId="77777777" w:rsidR="00EF1C23" w:rsidRPr="0004559B" w:rsidRDefault="00EF1C23" w:rsidP="00A22B77">
      <w:pPr>
        <w:rPr>
          <w:i/>
        </w:rPr>
      </w:pPr>
    </w:p>
    <w:p w14:paraId="0ACCDCE2" w14:textId="77777777" w:rsidR="0004559B" w:rsidRPr="00F641FF" w:rsidRDefault="0004559B" w:rsidP="0004559B">
      <w:pPr>
        <w:rPr>
          <w:lang w:val="en-US"/>
        </w:rPr>
      </w:pPr>
      <w:r w:rsidRPr="00F641FF">
        <w:rPr>
          <w:color w:val="222222"/>
          <w:shd w:val="clear" w:color="auto" w:fill="FFFFFF"/>
          <w:lang w:val="en-US"/>
        </w:rPr>
        <w:t>MITCHELL, Tom.</w:t>
      </w:r>
      <w:r w:rsidRPr="00F641FF">
        <w:rPr>
          <w:rStyle w:val="apple-converted-space"/>
          <w:color w:val="222222"/>
          <w:shd w:val="clear" w:color="auto" w:fill="FFFFFF"/>
          <w:lang w:val="en-US"/>
        </w:rPr>
        <w:t> </w:t>
      </w:r>
      <w:r w:rsidRPr="00F641FF">
        <w:rPr>
          <w:rStyle w:val="Forte"/>
          <w:color w:val="222222"/>
          <w:lang w:val="en-US"/>
        </w:rPr>
        <w:t>Machine Learning.</w:t>
      </w:r>
      <w:r w:rsidRPr="00F641FF">
        <w:rPr>
          <w:rStyle w:val="apple-converted-space"/>
          <w:b/>
          <w:bCs/>
          <w:color w:val="222222"/>
          <w:lang w:val="en-US"/>
        </w:rPr>
        <w:t> </w:t>
      </w:r>
      <w:r w:rsidRPr="00F641FF">
        <w:rPr>
          <w:color w:val="222222"/>
          <w:shd w:val="clear" w:color="auto" w:fill="FFFFFF"/>
          <w:lang w:val="en-US"/>
        </w:rPr>
        <w:t>Estados Unidos: Mcgraw-hill, 1997.</w:t>
      </w:r>
    </w:p>
    <w:p w14:paraId="4DC41ACA" w14:textId="1765117F" w:rsidR="00EF1C23" w:rsidRPr="00F641FF" w:rsidRDefault="00EF1C23" w:rsidP="00A22B77">
      <w:pPr>
        <w:rPr>
          <w:i/>
          <w:lang w:val="en-US"/>
        </w:rPr>
      </w:pPr>
    </w:p>
    <w:p w14:paraId="4C130BD1" w14:textId="77777777" w:rsidR="00F641FF" w:rsidRPr="00F641FF" w:rsidRDefault="00F641FF" w:rsidP="00F641FF">
      <w:r w:rsidRPr="00F641FF">
        <w:rPr>
          <w:color w:val="222222"/>
          <w:shd w:val="clear" w:color="auto" w:fill="FFFFFF"/>
          <w:lang w:val="en-US"/>
        </w:rPr>
        <w:t>CONSTANCE L. HAYS. The New York Times.</w:t>
      </w:r>
      <w:r w:rsidRPr="00F641FF">
        <w:rPr>
          <w:rStyle w:val="apple-converted-space"/>
          <w:color w:val="222222"/>
          <w:shd w:val="clear" w:color="auto" w:fill="FFFFFF"/>
          <w:lang w:val="en-US"/>
        </w:rPr>
        <w:t> </w:t>
      </w:r>
      <w:r w:rsidRPr="00E83C09">
        <w:rPr>
          <w:rStyle w:val="Forte"/>
          <w:color w:val="222222"/>
          <w:lang w:val="en-US"/>
        </w:rPr>
        <w:t>What Wal-Mart Knows About Customers' Habits.</w:t>
      </w:r>
      <w:r w:rsidRPr="00E83C09">
        <w:rPr>
          <w:rStyle w:val="apple-converted-space"/>
          <w:b/>
          <w:bCs/>
          <w:color w:val="222222"/>
          <w:lang w:val="en-US"/>
        </w:rPr>
        <w:t> </w:t>
      </w:r>
      <w:r w:rsidRPr="00F641FF">
        <w:rPr>
          <w:color w:val="222222"/>
          <w:shd w:val="clear" w:color="auto" w:fill="FFFFFF"/>
        </w:rPr>
        <w:t>Disponível em: &lt;https://www.nytimes.com/2004/11/14/business/yourmoney/what-walmart-knows-about-customers-habits.html&gt;. Acesso em: 22 jun. 2019.</w:t>
      </w:r>
    </w:p>
    <w:p w14:paraId="1B5D05D6" w14:textId="77777777" w:rsidR="00F641FF" w:rsidRPr="0004559B" w:rsidRDefault="00F641FF" w:rsidP="00A22B77">
      <w:pPr>
        <w:rPr>
          <w:i/>
          <w:lang w:val="en-US"/>
        </w:rPr>
      </w:pPr>
    </w:p>
    <w:sectPr w:rsidR="00F641FF" w:rsidRPr="0004559B">
      <w:pgSz w:w="11906" w:h="16838"/>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Gabriel C." w:date="2019-06-22T15:16:00Z" w:initials="GC">
    <w:p w14:paraId="126709F7" w14:textId="1BF149AF" w:rsidR="007B3837" w:rsidRDefault="007B3837">
      <w:pPr>
        <w:pStyle w:val="Textodecomentrio"/>
      </w:pPr>
      <w:r>
        <w:rPr>
          <w:rStyle w:val="Refdecomentrio"/>
        </w:rPr>
        <w:annotationRef/>
      </w:r>
      <w:r>
        <w:t xml:space="preserve">Mantive o título por conta do tempo para mandar a atualização para a secretaria/Sandra </w:t>
      </w:r>
    </w:p>
  </w:comment>
  <w:comment w:id="2" w:author="Gabriel C." w:date="2019-06-22T14:58:00Z" w:initials="GC">
    <w:p w14:paraId="41155B0E" w14:textId="77777777" w:rsidR="007B3837" w:rsidRPr="00D52D5D" w:rsidRDefault="007B3837">
      <w:pPr>
        <w:pStyle w:val="Textodecomentrio"/>
      </w:pPr>
      <w:r>
        <w:rPr>
          <w:rStyle w:val="Refdecomentrio"/>
        </w:rPr>
        <w:annotationRef/>
      </w:r>
      <w:r w:rsidRPr="00D52D5D">
        <w:t>Definição de machine learning e data science</w:t>
      </w:r>
    </w:p>
    <w:p w14:paraId="1ABD8514" w14:textId="77777777" w:rsidR="007B3837" w:rsidRPr="00D52D5D" w:rsidRDefault="007B3837">
      <w:pPr>
        <w:pStyle w:val="Textodecomentrio"/>
        <w:rPr>
          <w:lang w:val="en-US"/>
        </w:rPr>
      </w:pPr>
      <w:r w:rsidRPr="00D52D5D">
        <w:rPr>
          <w:lang w:val="en-US"/>
        </w:rPr>
        <w:t>Data Science for Business?</w:t>
      </w:r>
    </w:p>
    <w:p w14:paraId="5B93746D" w14:textId="654BEC20" w:rsidR="007B3837" w:rsidRDefault="007B3837">
      <w:pPr>
        <w:pStyle w:val="Textodecomentrio"/>
      </w:pPr>
      <w:r>
        <w:t xml:space="preserve">Tom Something (indicação Diego)? </w:t>
      </w:r>
    </w:p>
  </w:comment>
  <w:comment w:id="3" w:author="Gabriel C." w:date="2019-06-22T15:16:00Z" w:initials="GC">
    <w:p w14:paraId="5D2E73F1" w14:textId="2E6DDD85" w:rsidR="007B3837" w:rsidRDefault="007B3837">
      <w:pPr>
        <w:pStyle w:val="Textodecomentrio"/>
      </w:pPr>
      <w:r>
        <w:rPr>
          <w:rStyle w:val="Refdecomentrio"/>
        </w:rPr>
        <w:annotationRef/>
      </w:r>
      <w:r>
        <w:t>“Como você tem usado bastante o termo, acho legal introduzir muuuuuito rapidamente o que é. Isso seria legal lá na intro, antes do termo aparecer pela primeira vez. Talvez depois de data Science (que tb poderia ser definido), dizendo que ML é uma parte muito importante e tal.” Diego</w:t>
      </w:r>
    </w:p>
  </w:comment>
  <w:comment w:id="4" w:author="Gabriel C." w:date="2019-06-22T15:53:00Z" w:initials="GC">
    <w:p w14:paraId="598B68E7" w14:textId="07D0E742" w:rsidR="007B3837" w:rsidRDefault="007B3837">
      <w:pPr>
        <w:pStyle w:val="Textodecomentrio"/>
      </w:pPr>
      <w:r>
        <w:rPr>
          <w:rStyle w:val="Refdecomentrio"/>
        </w:rPr>
        <w:annotationRef/>
      </w:r>
      <w:r>
        <w:t xml:space="preserve">“Esta área tem como objetivo extrair conhecimento a partir de dados de forma automatizada, através de processos, princípios e técnicas bem definidas.” Esta frase tem a mesma referência acima (PROVOST; FAWCETT, 2013). É necessário recoloca-la? </w:t>
      </w:r>
    </w:p>
  </w:comment>
  <w:comment w:id="5" w:author="Gabriel C." w:date="2019-06-22T14:36:00Z" w:initials="GC">
    <w:p w14:paraId="494EAF07" w14:textId="77777777" w:rsidR="007B3837" w:rsidRDefault="007B3837">
      <w:pPr>
        <w:pStyle w:val="Textodecomentrio"/>
      </w:pPr>
      <w:r>
        <w:rPr>
          <w:rStyle w:val="Refdecomentrio"/>
        </w:rPr>
        <w:annotationRef/>
      </w:r>
      <w:r>
        <w:t>Adicionar referência do Tom Mitchell falando sobre como alguns modelos esperam alguns tipos de entradas de dados</w:t>
      </w:r>
    </w:p>
  </w:comment>
  <w:comment w:id="6" w:author="Gabriel C." w:date="2019-06-22T15:19:00Z" w:initials="GC">
    <w:p w14:paraId="016F6064" w14:textId="3C118544" w:rsidR="007B3837" w:rsidRDefault="007B3837">
      <w:pPr>
        <w:pStyle w:val="Textodecomentrio"/>
      </w:pPr>
      <w:r>
        <w:rPr>
          <w:rStyle w:val="Refdecomentrio"/>
        </w:rPr>
        <w:annotationRef/>
      </w:r>
      <w:r>
        <w:t>“</w:t>
      </w:r>
      <w:r>
        <w:rPr>
          <w:rStyle w:val="Refdecomentrio"/>
        </w:rPr>
        <w:annotationRef/>
      </w:r>
      <w:r>
        <w:t xml:space="preserve">Acho que aqui dá para ser mais concreto, como dizer que há modelos de aprendizado de máquina que assumem determinadas distribuições dos dados de entrada (e aí pode citar qqer livro clássico de machine learning, como o do tom mitchell)” Diego </w:t>
      </w:r>
    </w:p>
  </w:comment>
  <w:comment w:id="7" w:author="Gabriel C." w:date="2019-06-22T15:55:00Z" w:initials="GC">
    <w:p w14:paraId="792E6F58" w14:textId="05727696" w:rsidR="007B3837" w:rsidRDefault="007B3837">
      <w:pPr>
        <w:pStyle w:val="Textodecomentrio"/>
      </w:pPr>
      <w:r>
        <w:rPr>
          <w:rStyle w:val="Refdecomentrio"/>
        </w:rPr>
        <w:annotationRef/>
      </w:r>
    </w:p>
  </w:comment>
  <w:comment w:id="10" w:author="Gabriel C." w:date="2019-06-22T15:02:00Z" w:initials="GC">
    <w:p w14:paraId="4E5A0C83" w14:textId="05A7CD2F" w:rsidR="007B3837" w:rsidRDefault="007B3837">
      <w:pPr>
        <w:pStyle w:val="Textodecomentrio"/>
      </w:pPr>
      <w:r>
        <w:rPr>
          <w:rStyle w:val="Refdecomentrio"/>
        </w:rPr>
        <w:annotationRef/>
      </w:r>
      <w:r>
        <w:t>Melhor explicado e adicionado número máximo de linhas extraído da própria ferramenta</w:t>
      </w:r>
    </w:p>
  </w:comment>
  <w:comment w:id="13" w:author="Gabriel C." w:date="2019-06-22T15:07:00Z" w:initials="GC">
    <w:p w14:paraId="19564505" w14:textId="51D9ABEF" w:rsidR="007B3837" w:rsidRDefault="007B3837">
      <w:pPr>
        <w:pStyle w:val="Textodecomentrio"/>
      </w:pPr>
      <w:r>
        <w:rPr>
          <w:rStyle w:val="Refdecomentrio"/>
        </w:rPr>
        <w:annotationRef/>
      </w:r>
      <w:r>
        <w:t>Troquei os exemplos porque tinha tirado da minha cabeça Hahaha</w:t>
      </w:r>
    </w:p>
  </w:comment>
  <w:comment w:id="14" w:author="Gabriel C." w:date="2019-06-22T15:09:00Z" w:initials="GC">
    <w:p w14:paraId="7E98BDB9" w14:textId="4C609402" w:rsidR="007B3837" w:rsidRDefault="007B3837">
      <w:pPr>
        <w:pStyle w:val="Textodecomentrio"/>
      </w:pPr>
      <w:r>
        <w:rPr>
          <w:rStyle w:val="Refdecomentrio"/>
        </w:rPr>
        <w:annotationRef/>
      </w:r>
      <w:r>
        <w:t xml:space="preserve">Aumentei o tamanho das letras para 14. Acha que precisamos mais um? </w:t>
      </w:r>
    </w:p>
  </w:comment>
  <w:comment w:id="21" w:author="Gabriel C." w:date="2019-06-22T18:02:00Z" w:initials="GC">
    <w:p w14:paraId="7E86D060" w14:textId="0E189B69" w:rsidR="007B3837" w:rsidRDefault="007B3837">
      <w:pPr>
        <w:pStyle w:val="Textodecomentrio"/>
      </w:pPr>
      <w:r>
        <w:rPr>
          <w:rStyle w:val="Refdecomentrio"/>
        </w:rPr>
        <w:annotationRef/>
      </w:r>
      <w:r>
        <w:t xml:space="preserve">Não coloquei as libs nas referências, só coloquei nas notas de rodapé. Deveria colocar?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26709F7" w15:done="0"/>
  <w15:commentEx w15:paraId="5B93746D" w15:done="0"/>
  <w15:commentEx w15:paraId="5D2E73F1" w15:paraIdParent="5B93746D" w15:done="0"/>
  <w15:commentEx w15:paraId="598B68E7" w15:paraIdParent="5B93746D" w15:done="0"/>
  <w15:commentEx w15:paraId="494EAF07" w15:done="0"/>
  <w15:commentEx w15:paraId="016F6064" w15:paraIdParent="494EAF07" w15:done="0"/>
  <w15:commentEx w15:paraId="792E6F58" w15:paraIdParent="494EAF07" w15:done="0"/>
  <w15:commentEx w15:paraId="4E5A0C83" w15:done="0"/>
  <w15:commentEx w15:paraId="19564505" w15:done="0"/>
  <w15:commentEx w15:paraId="7E98BDB9" w15:done="0"/>
  <w15:commentEx w15:paraId="7E86D06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26709F7" w16cid:durableId="20B8C4D3"/>
  <w16cid:commentId w16cid:paraId="5B93746D" w16cid:durableId="20B8C099"/>
  <w16cid:commentId w16cid:paraId="5D2E73F1" w16cid:durableId="20B8C4B0"/>
  <w16cid:commentId w16cid:paraId="598B68E7" w16cid:durableId="20B8CD75"/>
  <w16cid:commentId w16cid:paraId="494EAF07" w16cid:durableId="20B8BB7C"/>
  <w16cid:commentId w16cid:paraId="016F6064" w16cid:durableId="20B8C564"/>
  <w16cid:commentId w16cid:paraId="792E6F58" w16cid:durableId="20B8CDF4"/>
  <w16cid:commentId w16cid:paraId="4E5A0C83" w16cid:durableId="20B8C18A"/>
  <w16cid:commentId w16cid:paraId="19564505" w16cid:durableId="20B8C2AF"/>
  <w16cid:commentId w16cid:paraId="7E98BDB9" w16cid:durableId="20B8C310"/>
  <w16cid:commentId w16cid:paraId="7E86D060" w16cid:durableId="20B8EBA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F7ABBB" w14:textId="77777777" w:rsidR="0095636A" w:rsidRDefault="0095636A">
      <w:r>
        <w:separator/>
      </w:r>
    </w:p>
  </w:endnote>
  <w:endnote w:type="continuationSeparator" w:id="0">
    <w:p w14:paraId="66554FAF" w14:textId="77777777" w:rsidR="0095636A" w:rsidRDefault="009563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AE8931" w14:textId="77777777" w:rsidR="0095636A" w:rsidRDefault="0095636A">
      <w:r>
        <w:separator/>
      </w:r>
    </w:p>
  </w:footnote>
  <w:footnote w:type="continuationSeparator" w:id="0">
    <w:p w14:paraId="2AE443C5" w14:textId="77777777" w:rsidR="0095636A" w:rsidRDefault="0095636A">
      <w:r>
        <w:continuationSeparator/>
      </w:r>
    </w:p>
  </w:footnote>
  <w:footnote w:id="1">
    <w:p w14:paraId="0BA6AAC2" w14:textId="77777777" w:rsidR="007B3837" w:rsidRDefault="007B3837">
      <w:pPr>
        <w:pStyle w:val="Textodenotaderodap"/>
      </w:pPr>
      <w:r>
        <w:rPr>
          <w:rStyle w:val="Refdenotaderodap"/>
        </w:rPr>
        <w:footnoteRef/>
      </w:r>
      <w:r>
        <w:t xml:space="preserve"> Homepage da ferramenta disponível em </w:t>
      </w:r>
      <w:hyperlink r:id="rId1" w:history="1">
        <w:r w:rsidRPr="00CE3DC8">
          <w:rPr>
            <w:rStyle w:val="Hyperlink"/>
          </w:rPr>
          <w:t>https://powerbi.microsoft.com/pt-br/</w:t>
        </w:r>
      </w:hyperlink>
      <w:r>
        <w:t xml:space="preserve"> </w:t>
      </w:r>
    </w:p>
  </w:footnote>
  <w:footnote w:id="2">
    <w:p w14:paraId="13F19CEF" w14:textId="77777777" w:rsidR="007B3837" w:rsidRDefault="007B3837">
      <w:pPr>
        <w:pStyle w:val="Textodenotaderodap"/>
      </w:pPr>
      <w:r>
        <w:rPr>
          <w:rStyle w:val="Refdenotaderodap"/>
        </w:rPr>
        <w:footnoteRef/>
      </w:r>
      <w:r>
        <w:t xml:space="preserve"> Homepage da ferramenta disponível em </w:t>
      </w:r>
      <w:hyperlink r:id="rId2" w:history="1">
        <w:r w:rsidRPr="00CE3DC8">
          <w:rPr>
            <w:rStyle w:val="Hyperlink"/>
          </w:rPr>
          <w:t>https://www.tableau.com/pt-br</w:t>
        </w:r>
      </w:hyperlink>
      <w:r>
        <w:t xml:space="preserve"> </w:t>
      </w:r>
    </w:p>
  </w:footnote>
  <w:footnote w:id="3">
    <w:p w14:paraId="371E491A" w14:textId="77777777" w:rsidR="007B3837" w:rsidRDefault="007B3837">
      <w:pPr>
        <w:pStyle w:val="Textodenotaderodap"/>
      </w:pPr>
      <w:r>
        <w:rPr>
          <w:rStyle w:val="Refdenotaderodap"/>
        </w:rPr>
        <w:footnoteRef/>
      </w:r>
      <w:r>
        <w:t xml:space="preserve"> </w:t>
      </w:r>
      <w:r w:rsidRPr="00E320BF">
        <w:rPr>
          <w:i/>
        </w:rPr>
        <w:t>Dataset</w:t>
      </w:r>
      <w:r>
        <w:t xml:space="preserve"> disponível para </w:t>
      </w:r>
      <w:r w:rsidRPr="00E320BF">
        <w:rPr>
          <w:i/>
        </w:rPr>
        <w:t>download</w:t>
      </w:r>
      <w:r>
        <w:t xml:space="preserve"> em: </w:t>
      </w:r>
      <w:hyperlink r:id="rId3" w:history="1">
        <w:r w:rsidRPr="00CE3DC8">
          <w:rPr>
            <w:rStyle w:val="Hyperlink"/>
          </w:rPr>
          <w:t>https://www.kaggle.com/justinas/nba-players-data</w:t>
        </w:r>
      </w:hyperlink>
      <w:r>
        <w:rPr>
          <w:rStyle w:val="Hyperlink"/>
        </w:rPr>
        <w:t xml:space="preserve"> </w:t>
      </w:r>
    </w:p>
  </w:footnote>
  <w:footnote w:id="4">
    <w:p w14:paraId="21EF60E7" w14:textId="0418BC2F" w:rsidR="007B3837" w:rsidRDefault="007B3837">
      <w:pPr>
        <w:pStyle w:val="Textodenotaderodap"/>
      </w:pPr>
      <w:r>
        <w:rPr>
          <w:rStyle w:val="Refdenotaderodap"/>
        </w:rPr>
        <w:footnoteRef/>
      </w:r>
      <w:r>
        <w:t xml:space="preserve"> Disponível em: </w:t>
      </w:r>
      <w:hyperlink r:id="rId4" w:history="1">
        <w:r w:rsidRPr="00CE3DC8">
          <w:rPr>
            <w:rStyle w:val="Hyperlink"/>
          </w:rPr>
          <w:t>https://www.kaggle.c</w:t>
        </w:r>
        <w:r w:rsidRPr="00CE3DC8">
          <w:rPr>
            <w:rStyle w:val="Hyperlink"/>
          </w:rPr>
          <w:t>o</w:t>
        </w:r>
        <w:r w:rsidRPr="00CE3DC8">
          <w:rPr>
            <w:rStyle w:val="Hyperlink"/>
          </w:rPr>
          <w:t>m/justinas/nba-players-data</w:t>
        </w:r>
      </w:hyperlink>
      <w:r>
        <w:rPr>
          <w:rStyle w:val="Hyperlink"/>
        </w:rPr>
        <w:t xml:space="preserve"> </w:t>
      </w:r>
    </w:p>
  </w:footnote>
  <w:footnote w:id="5">
    <w:p w14:paraId="6B0F4F33" w14:textId="2809D52D" w:rsidR="007B3837" w:rsidRDefault="007B3837">
      <w:pPr>
        <w:pStyle w:val="Textodenotaderodap"/>
      </w:pPr>
      <w:r>
        <w:rPr>
          <w:rStyle w:val="Refdenotaderodap"/>
        </w:rPr>
        <w:footnoteRef/>
      </w:r>
      <w:r>
        <w:t xml:space="preserve"> Disponível em: </w:t>
      </w:r>
      <w:hyperlink r:id="rId5" w:history="1">
        <w:r w:rsidRPr="00D85238">
          <w:rPr>
            <w:rStyle w:val="Hyperlink"/>
          </w:rPr>
          <w:t>https://www.kaggle.com/starbucks/starbucks-menu/</w:t>
        </w:r>
      </w:hyperlink>
      <w:r>
        <w:t xml:space="preserve"> </w:t>
      </w:r>
    </w:p>
  </w:footnote>
  <w:footnote w:id="6">
    <w:p w14:paraId="7F483518" w14:textId="3813C431" w:rsidR="007B3837" w:rsidRDefault="007B3837">
      <w:pPr>
        <w:pStyle w:val="Textodenotaderodap"/>
      </w:pPr>
      <w:r>
        <w:rPr>
          <w:rStyle w:val="Refdenotaderodap"/>
        </w:rPr>
        <w:footnoteRef/>
      </w:r>
      <w:r>
        <w:t xml:space="preserve"> Disponível em: </w:t>
      </w:r>
      <w:hyperlink r:id="rId6" w:history="1">
        <w:r w:rsidRPr="00331859">
          <w:rPr>
            <w:rStyle w:val="Hyperlink"/>
          </w:rPr>
          <w:t>https://www.kaggle.com/mcdonalds/nutrition-facts/</w:t>
        </w:r>
      </w:hyperlink>
    </w:p>
  </w:footnote>
  <w:footnote w:id="7">
    <w:p w14:paraId="1FEA73C2" w14:textId="77777777" w:rsidR="007B3837" w:rsidRDefault="007B3837" w:rsidP="00331859">
      <w:pPr>
        <w:pStyle w:val="Textodenotaderodap"/>
      </w:pPr>
      <w:r>
        <w:rPr>
          <w:rStyle w:val="Refdenotaderodap"/>
        </w:rPr>
        <w:footnoteRef/>
      </w:r>
      <w:r>
        <w:t xml:space="preserve"> Disponível em: </w:t>
      </w:r>
      <w:hyperlink r:id="rId7" w:history="1">
        <w:r w:rsidRPr="00331859">
          <w:rPr>
            <w:rStyle w:val="Hyperlink"/>
          </w:rPr>
          <w:t>https://www.kaggle.com/mcdonalds/nutrition-facts/</w:t>
        </w:r>
      </w:hyperlink>
    </w:p>
  </w:footnote>
  <w:footnote w:id="8">
    <w:p w14:paraId="72B0F92A" w14:textId="767F0CE1" w:rsidR="007B3837" w:rsidRDefault="007B3837">
      <w:pPr>
        <w:pStyle w:val="Textodenotaderodap"/>
      </w:pPr>
      <w:r>
        <w:rPr>
          <w:rStyle w:val="Refdenotaderodap"/>
        </w:rPr>
        <w:footnoteRef/>
      </w:r>
      <w:r>
        <w:t xml:space="preserve"> Disponível em: </w:t>
      </w:r>
      <w:hyperlink r:id="rId8" w:history="1">
        <w:r>
          <w:rPr>
            <w:rStyle w:val="Hyperlink"/>
          </w:rPr>
          <w:t>https://www.kaggle.com/dgawlik/nyse/</w:t>
        </w:r>
      </w:hyperlink>
    </w:p>
  </w:footnote>
  <w:footnote w:id="9">
    <w:p w14:paraId="53E66E22" w14:textId="5E6BCE24" w:rsidR="007B3837" w:rsidRDefault="007B3837">
      <w:pPr>
        <w:pStyle w:val="Textodenotaderodap"/>
      </w:pPr>
      <w:r>
        <w:rPr>
          <w:rStyle w:val="Refdenotaderodap"/>
        </w:rPr>
        <w:footnoteRef/>
      </w:r>
      <w:r>
        <w:t xml:space="preserve"> Disponível em: </w:t>
      </w:r>
      <w:r>
        <w:fldChar w:fldCharType="begin"/>
      </w:r>
      <w:r>
        <w:instrText>HYPERLINK "https://www.kaggle.com/dgawlik/nyse/"</w:instrText>
      </w:r>
      <w:r>
        <w:fldChar w:fldCharType="separate"/>
      </w:r>
      <w:r>
        <w:rPr>
          <w:rStyle w:val="Hyperlink"/>
        </w:rPr>
        <w:t>https://www.kaggle.com/dgawlik</w:t>
      </w:r>
      <w:r>
        <w:rPr>
          <w:rStyle w:val="Hyperlink"/>
        </w:rPr>
        <w:t>/</w:t>
      </w:r>
      <w:r>
        <w:rPr>
          <w:rStyle w:val="Hyperlink"/>
        </w:rPr>
        <w:t>nyse/</w:t>
      </w:r>
      <w:r>
        <w:fldChar w:fldCharType="end"/>
      </w:r>
      <w:r>
        <w:t xml:space="preserve"> </w:t>
      </w:r>
    </w:p>
  </w:footnote>
  <w:footnote w:id="10">
    <w:p w14:paraId="35BC88A4" w14:textId="340BEEAA" w:rsidR="007B3837" w:rsidRDefault="007B3837">
      <w:pPr>
        <w:pStyle w:val="Textodenotaderodap"/>
      </w:pPr>
      <w:r>
        <w:rPr>
          <w:rStyle w:val="Refdenotaderodap"/>
        </w:rPr>
        <w:footnoteRef/>
      </w:r>
      <w:r>
        <w:t xml:space="preserve"> Disponível em: </w:t>
      </w:r>
      <w:hyperlink r:id="rId9" w:history="1">
        <w:r w:rsidRPr="00D85238">
          <w:rPr>
            <w:rStyle w:val="Hyperlink"/>
          </w:rPr>
          <w:t>https://www.kaggle.com/noriuk/us-education-datasets-unification-project/</w:t>
        </w:r>
      </w:hyperlink>
      <w:r>
        <w:t xml:space="preserve"> </w:t>
      </w:r>
    </w:p>
  </w:footnote>
  <w:footnote w:id="11">
    <w:p w14:paraId="041DBEBA" w14:textId="77777777" w:rsidR="007B3837" w:rsidRDefault="007B3837" w:rsidP="0078339A">
      <w:pPr>
        <w:pStyle w:val="Textodenotaderodap"/>
      </w:pPr>
      <w:r>
        <w:rPr>
          <w:rStyle w:val="Refdenotaderodap"/>
        </w:rPr>
        <w:footnoteRef/>
      </w:r>
      <w:r>
        <w:t xml:space="preserve"> Disponível em: </w:t>
      </w:r>
      <w:hyperlink r:id="rId10" w:history="1">
        <w:r w:rsidRPr="00CE3DC8">
          <w:rPr>
            <w:rStyle w:val="Hyperlink"/>
          </w:rPr>
          <w:t>https://www.kaggle.com/justinas/nba-players-data</w:t>
        </w:r>
      </w:hyperlink>
      <w:r>
        <w:rPr>
          <w:rStyle w:val="Hyperlink"/>
        </w:rPr>
        <w:t xml:space="preserve"> </w:t>
      </w:r>
    </w:p>
  </w:footnote>
  <w:footnote w:id="12">
    <w:p w14:paraId="607C514E" w14:textId="02592C71" w:rsidR="007B3837" w:rsidRDefault="007B3837">
      <w:pPr>
        <w:pStyle w:val="Textodenotaderodap"/>
      </w:pPr>
      <w:r>
        <w:rPr>
          <w:rStyle w:val="Refdenotaderodap"/>
        </w:rPr>
        <w:footnoteRef/>
      </w:r>
      <w:r>
        <w:t xml:space="preserve"> Disponível em: </w:t>
      </w:r>
      <w:hyperlink r:id="rId11" w:history="1">
        <w:r w:rsidRPr="00D85238">
          <w:rPr>
            <w:rStyle w:val="Hyperlink"/>
          </w:rPr>
          <w:t>https://www.kaggle.com/jsphyg/weather-dataset-rattle-package/</w:t>
        </w:r>
      </w:hyperlink>
      <w:r>
        <w:t xml:space="preserve"> </w:t>
      </w:r>
    </w:p>
  </w:footnote>
  <w:footnote w:id="13">
    <w:p w14:paraId="1FE740D7" w14:textId="77777777" w:rsidR="007B3837" w:rsidRDefault="007B3837">
      <w:pPr>
        <w:pStyle w:val="Textodenotaderodap"/>
      </w:pPr>
      <w:r>
        <w:rPr>
          <w:rStyle w:val="Refdenotaderodap"/>
        </w:rPr>
        <w:footnoteRef/>
      </w:r>
      <w:r>
        <w:t xml:space="preserve"> Documentação da biblioteca disponível em </w:t>
      </w:r>
      <w:hyperlink r:id="rId12" w:history="1">
        <w:r w:rsidRPr="00FD4632">
          <w:rPr>
            <w:rStyle w:val="Hyperlink"/>
          </w:rPr>
          <w:t>https://github.com/mkleehammer/pyodbc/wiki</w:t>
        </w:r>
      </w:hyperlink>
      <w:r>
        <w:t xml:space="preserve"> </w:t>
      </w:r>
    </w:p>
  </w:footnote>
  <w:footnote w:id="14">
    <w:p w14:paraId="05AF3C25" w14:textId="77777777" w:rsidR="007B3837" w:rsidRDefault="007B3837">
      <w:pPr>
        <w:pStyle w:val="Textodenotaderodap"/>
      </w:pPr>
      <w:r>
        <w:rPr>
          <w:rStyle w:val="Refdenotaderodap"/>
        </w:rPr>
        <w:footnoteRef/>
      </w:r>
      <w:r>
        <w:t xml:space="preserve"> Documentação da biblioteca disponível em </w:t>
      </w:r>
      <w:hyperlink r:id="rId13" w:history="1">
        <w:r w:rsidRPr="00FD4632">
          <w:rPr>
            <w:rStyle w:val="Hyperlink"/>
          </w:rPr>
          <w:t>https://pandas.pydata.org/pandas-docs/stable/</w:t>
        </w:r>
      </w:hyperlink>
      <w:r>
        <w:t xml:space="preserve"> </w:t>
      </w:r>
    </w:p>
  </w:footnote>
  <w:footnote w:id="15">
    <w:p w14:paraId="177BCB20" w14:textId="4B869A38" w:rsidR="007B3837" w:rsidRDefault="007B3837">
      <w:pPr>
        <w:pStyle w:val="Textodenotaderodap"/>
      </w:pPr>
      <w:r>
        <w:rPr>
          <w:rStyle w:val="Refdenotaderodap"/>
        </w:rPr>
        <w:footnoteRef/>
      </w:r>
      <w:r>
        <w:t xml:space="preserve"> Disponível em: </w:t>
      </w:r>
      <w:hyperlink r:id="rId14" w:history="1">
        <w:r w:rsidRPr="00D85238">
          <w:rPr>
            <w:rStyle w:val="Hyperlink"/>
          </w:rPr>
          <w:t>https://matplotlib.org/gallery/lines_bars_and_markers/bar</w:t>
        </w:r>
        <w:r w:rsidRPr="00D85238">
          <w:rPr>
            <w:rStyle w:val="Hyperlink"/>
          </w:rPr>
          <w:t>_</w:t>
        </w:r>
        <w:r w:rsidRPr="00D85238">
          <w:rPr>
            <w:rStyle w:val="Hyperlink"/>
          </w:rPr>
          <w:t>stac</w:t>
        </w:r>
        <w:r w:rsidRPr="00D85238">
          <w:rPr>
            <w:rStyle w:val="Hyperlink"/>
          </w:rPr>
          <w:t>k</w:t>
        </w:r>
        <w:r w:rsidRPr="00D85238">
          <w:rPr>
            <w:rStyle w:val="Hyperlink"/>
          </w:rPr>
          <w:t>ed.html</w:t>
        </w:r>
      </w:hyperlink>
    </w:p>
  </w:footnote>
  <w:footnote w:id="16">
    <w:p w14:paraId="7D070F1C" w14:textId="164BFD57" w:rsidR="007B3837" w:rsidRDefault="007B3837">
      <w:pPr>
        <w:pStyle w:val="Textodenotaderodap"/>
      </w:pPr>
      <w:r>
        <w:rPr>
          <w:rStyle w:val="Refdenotaderodap"/>
        </w:rPr>
        <w:footnoteRef/>
      </w:r>
      <w:r>
        <w:t xml:space="preserve"> Disponível em: </w:t>
      </w:r>
      <w:hyperlink r:id="rId15" w:history="1">
        <w:r w:rsidRPr="00D85238">
          <w:rPr>
            <w:rStyle w:val="Hyperlink"/>
          </w:rPr>
          <w:t>https://seaborn.pydata.org/examples/grouped_violinplots.html</w:t>
        </w:r>
      </w:hyperlink>
      <w:r>
        <w:t xml:space="preserve"> </w:t>
      </w:r>
    </w:p>
  </w:footnote>
  <w:footnote w:id="17">
    <w:p w14:paraId="65738D35" w14:textId="18219848" w:rsidR="007B3837" w:rsidRDefault="007B3837">
      <w:pPr>
        <w:pStyle w:val="Textodenotaderodap"/>
      </w:pPr>
      <w:r>
        <w:rPr>
          <w:rStyle w:val="Refdenotaderodap"/>
        </w:rPr>
        <w:footnoteRef/>
      </w:r>
      <w:r>
        <w:t xml:space="preserve"> Disponível em: </w:t>
      </w:r>
      <w:hyperlink r:id="rId16" w:history="1">
        <w:r w:rsidRPr="00D85238">
          <w:rPr>
            <w:rStyle w:val="Hyperlink"/>
          </w:rPr>
          <w:t>http://ggplot.yhathq.com</w:t>
        </w:r>
      </w:hyperlink>
      <w:r>
        <w:t xml:space="preserve"> </w:t>
      </w:r>
    </w:p>
  </w:footnote>
  <w:footnote w:id="18">
    <w:p w14:paraId="53EC637C" w14:textId="2DCF9D0E" w:rsidR="007B3837" w:rsidRDefault="007B3837">
      <w:pPr>
        <w:pStyle w:val="Textodenotaderodap"/>
      </w:pPr>
      <w:r>
        <w:rPr>
          <w:rStyle w:val="Refdenotaderodap"/>
        </w:rPr>
        <w:footnoteRef/>
      </w:r>
      <w:r>
        <w:t xml:space="preserve"> Disponível em: </w:t>
      </w:r>
      <w:hyperlink r:id="rId17" w:history="1">
        <w:r w:rsidRPr="00D85238">
          <w:rPr>
            <w:rStyle w:val="Hyperlink"/>
          </w:rPr>
          <w:t>https://bokeh.pydata.org/en/latest/docs/gallery/ridgeplot.html</w:t>
        </w:r>
      </w:hyperlink>
      <w:r>
        <w:t xml:space="preserve"> </w:t>
      </w:r>
    </w:p>
  </w:footnote>
  <w:footnote w:id="19">
    <w:p w14:paraId="13A67113" w14:textId="3E38838F" w:rsidR="007B3837" w:rsidRDefault="007B3837">
      <w:pPr>
        <w:pStyle w:val="Textodenotaderodap"/>
      </w:pPr>
      <w:r>
        <w:rPr>
          <w:rStyle w:val="Refdenotaderodap"/>
        </w:rPr>
        <w:footnoteRef/>
      </w:r>
      <w:r>
        <w:t xml:space="preserve"> Disponível em: </w:t>
      </w:r>
      <w:hyperlink r:id="rId18" w:history="1">
        <w:r w:rsidRPr="00D85238">
          <w:rPr>
            <w:rStyle w:val="Hyperlink"/>
          </w:rPr>
          <w:t>https://plot.ly/python/line-and-scatter/</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92FC1E" w14:textId="77777777" w:rsidR="007B3837" w:rsidRDefault="007B3837" w:rsidP="00244097">
    <w:pPr>
      <w:pStyle w:val="Cabealho"/>
      <w:tabs>
        <w:tab w:val="clear" w:pos="4252"/>
        <w:tab w:val="right" w:pos="9071"/>
      </w:tabs>
    </w:pPr>
    <w:r w:rsidRPr="00BE111B">
      <w:rPr>
        <w:rStyle w:val="Nmerodepgina"/>
      </w:rPr>
      <w:tab/>
    </w:r>
    <w:r>
      <w:rPr>
        <w:rStyle w:val="Nmerodepgina"/>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E9157F"/>
    <w:multiLevelType w:val="multilevel"/>
    <w:tmpl w:val="7AC427F6"/>
    <w:lvl w:ilvl="0">
      <w:start w:val="1"/>
      <w:numFmt w:val="decimal"/>
      <w:lvlText w:val="%1"/>
      <w:lvlJc w:val="left"/>
      <w:pPr>
        <w:ind w:left="360" w:hanging="360"/>
      </w:pPr>
      <w:rPr>
        <w:rFonts w:ascii="Times New Roman" w:hAnsi="Times New Roman" w:hint="default"/>
        <w:b/>
        <w:i w:val="0"/>
        <w:sz w:val="24"/>
      </w:rPr>
    </w:lvl>
    <w:lvl w:ilvl="1">
      <w:start w:val="1"/>
      <w:numFmt w:val="decimal"/>
      <w:lvlText w:val="%1.%2"/>
      <w:lvlJc w:val="left"/>
      <w:pPr>
        <w:ind w:left="567" w:hanging="567"/>
      </w:pPr>
      <w:rPr>
        <w:rFonts w:ascii="Times New Roman" w:hAnsi="Times New Roman" w:hint="default"/>
        <w:b w:val="0"/>
        <w:i w:val="0"/>
        <w:sz w:val="24"/>
      </w:rPr>
    </w:lvl>
    <w:lvl w:ilvl="2">
      <w:start w:val="1"/>
      <w:numFmt w:val="decimal"/>
      <w:lvlText w:val="%1.%2.%3"/>
      <w:lvlJc w:val="left"/>
      <w:pPr>
        <w:ind w:left="851" w:hanging="851"/>
      </w:pPr>
      <w:rPr>
        <w:rFonts w:ascii="Times New Roman" w:hAnsi="Times New Roman" w:hint="default"/>
        <w:b/>
        <w:i w:val="0"/>
        <w:sz w:val="24"/>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2CC37866"/>
    <w:multiLevelType w:val="hybridMultilevel"/>
    <w:tmpl w:val="8736A18E"/>
    <w:lvl w:ilvl="0" w:tplc="04160001">
      <w:start w:val="1"/>
      <w:numFmt w:val="bullet"/>
      <w:lvlText w:val=""/>
      <w:lvlJc w:val="left"/>
      <w:pPr>
        <w:ind w:left="1571" w:hanging="360"/>
      </w:pPr>
      <w:rPr>
        <w:rFonts w:ascii="Symbol" w:hAnsi="Symbol" w:hint="default"/>
      </w:rPr>
    </w:lvl>
    <w:lvl w:ilvl="1" w:tplc="04160003" w:tentative="1">
      <w:start w:val="1"/>
      <w:numFmt w:val="bullet"/>
      <w:lvlText w:val="o"/>
      <w:lvlJc w:val="left"/>
      <w:pPr>
        <w:ind w:left="2291" w:hanging="360"/>
      </w:pPr>
      <w:rPr>
        <w:rFonts w:ascii="Courier New" w:hAnsi="Courier New" w:cs="Courier New" w:hint="default"/>
      </w:rPr>
    </w:lvl>
    <w:lvl w:ilvl="2" w:tplc="04160005" w:tentative="1">
      <w:start w:val="1"/>
      <w:numFmt w:val="bullet"/>
      <w:lvlText w:val=""/>
      <w:lvlJc w:val="left"/>
      <w:pPr>
        <w:ind w:left="3011" w:hanging="360"/>
      </w:pPr>
      <w:rPr>
        <w:rFonts w:ascii="Wingdings" w:hAnsi="Wingdings" w:hint="default"/>
      </w:rPr>
    </w:lvl>
    <w:lvl w:ilvl="3" w:tplc="04160001" w:tentative="1">
      <w:start w:val="1"/>
      <w:numFmt w:val="bullet"/>
      <w:lvlText w:val=""/>
      <w:lvlJc w:val="left"/>
      <w:pPr>
        <w:ind w:left="3731" w:hanging="360"/>
      </w:pPr>
      <w:rPr>
        <w:rFonts w:ascii="Symbol" w:hAnsi="Symbol" w:hint="default"/>
      </w:rPr>
    </w:lvl>
    <w:lvl w:ilvl="4" w:tplc="04160003" w:tentative="1">
      <w:start w:val="1"/>
      <w:numFmt w:val="bullet"/>
      <w:lvlText w:val="o"/>
      <w:lvlJc w:val="left"/>
      <w:pPr>
        <w:ind w:left="4451" w:hanging="360"/>
      </w:pPr>
      <w:rPr>
        <w:rFonts w:ascii="Courier New" w:hAnsi="Courier New" w:cs="Courier New" w:hint="default"/>
      </w:rPr>
    </w:lvl>
    <w:lvl w:ilvl="5" w:tplc="04160005" w:tentative="1">
      <w:start w:val="1"/>
      <w:numFmt w:val="bullet"/>
      <w:lvlText w:val=""/>
      <w:lvlJc w:val="left"/>
      <w:pPr>
        <w:ind w:left="5171" w:hanging="360"/>
      </w:pPr>
      <w:rPr>
        <w:rFonts w:ascii="Wingdings" w:hAnsi="Wingdings" w:hint="default"/>
      </w:rPr>
    </w:lvl>
    <w:lvl w:ilvl="6" w:tplc="04160001" w:tentative="1">
      <w:start w:val="1"/>
      <w:numFmt w:val="bullet"/>
      <w:lvlText w:val=""/>
      <w:lvlJc w:val="left"/>
      <w:pPr>
        <w:ind w:left="5891" w:hanging="360"/>
      </w:pPr>
      <w:rPr>
        <w:rFonts w:ascii="Symbol" w:hAnsi="Symbol" w:hint="default"/>
      </w:rPr>
    </w:lvl>
    <w:lvl w:ilvl="7" w:tplc="04160003" w:tentative="1">
      <w:start w:val="1"/>
      <w:numFmt w:val="bullet"/>
      <w:lvlText w:val="o"/>
      <w:lvlJc w:val="left"/>
      <w:pPr>
        <w:ind w:left="6611" w:hanging="360"/>
      </w:pPr>
      <w:rPr>
        <w:rFonts w:ascii="Courier New" w:hAnsi="Courier New" w:cs="Courier New" w:hint="default"/>
      </w:rPr>
    </w:lvl>
    <w:lvl w:ilvl="8" w:tplc="04160005" w:tentative="1">
      <w:start w:val="1"/>
      <w:numFmt w:val="bullet"/>
      <w:lvlText w:val=""/>
      <w:lvlJc w:val="left"/>
      <w:pPr>
        <w:ind w:left="7331" w:hanging="360"/>
      </w:pPr>
      <w:rPr>
        <w:rFonts w:ascii="Wingdings" w:hAnsi="Wingdings" w:hint="default"/>
      </w:rPr>
    </w:lvl>
  </w:abstractNum>
  <w:abstractNum w:abstractNumId="2" w15:restartNumberingAfterBreak="0">
    <w:nsid w:val="39E660D5"/>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abriel C.">
    <w15:presenceInfo w15:providerId="Windows Live" w15:userId="70e815dea6393c2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7"/>
  <w:activeWritingStyle w:appName="MSWord" w:lang="en-US" w:vendorID="64" w:dllVersion="4096" w:nlCheck="1" w:checkStyle="0"/>
  <w:activeWritingStyle w:appName="MSWord" w:lang="pt-BR" w:vendorID="64" w:dllVersion="4096" w:nlCheck="1" w:checkStyle="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D425E"/>
    <w:rsid w:val="000046FC"/>
    <w:rsid w:val="00012815"/>
    <w:rsid w:val="00041B30"/>
    <w:rsid w:val="00044D15"/>
    <w:rsid w:val="0004559B"/>
    <w:rsid w:val="00055063"/>
    <w:rsid w:val="00057B4D"/>
    <w:rsid w:val="000737AD"/>
    <w:rsid w:val="000945A3"/>
    <w:rsid w:val="00094A18"/>
    <w:rsid w:val="000A44D5"/>
    <w:rsid w:val="000A7F70"/>
    <w:rsid w:val="000C41D7"/>
    <w:rsid w:val="000C7C26"/>
    <w:rsid w:val="000D5A8F"/>
    <w:rsid w:val="000E535A"/>
    <w:rsid w:val="000F3BF8"/>
    <w:rsid w:val="00106131"/>
    <w:rsid w:val="001176E8"/>
    <w:rsid w:val="001213DD"/>
    <w:rsid w:val="00146EEE"/>
    <w:rsid w:val="00153F19"/>
    <w:rsid w:val="001542A2"/>
    <w:rsid w:val="00182117"/>
    <w:rsid w:val="00186F9E"/>
    <w:rsid w:val="001A744A"/>
    <w:rsid w:val="001B4413"/>
    <w:rsid w:val="001C34D9"/>
    <w:rsid w:val="001C58EA"/>
    <w:rsid w:val="001D0D46"/>
    <w:rsid w:val="001D2831"/>
    <w:rsid w:val="001D3AC9"/>
    <w:rsid w:val="001F5F7E"/>
    <w:rsid w:val="00206AE3"/>
    <w:rsid w:val="0021513F"/>
    <w:rsid w:val="00215228"/>
    <w:rsid w:val="002237D4"/>
    <w:rsid w:val="00227B56"/>
    <w:rsid w:val="00242221"/>
    <w:rsid w:val="00244097"/>
    <w:rsid w:val="00244E13"/>
    <w:rsid w:val="002635A4"/>
    <w:rsid w:val="0027384A"/>
    <w:rsid w:val="00284A2E"/>
    <w:rsid w:val="00284E2E"/>
    <w:rsid w:val="00292A2B"/>
    <w:rsid w:val="002E553A"/>
    <w:rsid w:val="0030039E"/>
    <w:rsid w:val="003027F2"/>
    <w:rsid w:val="00313EBD"/>
    <w:rsid w:val="0032048B"/>
    <w:rsid w:val="00322818"/>
    <w:rsid w:val="00327F2F"/>
    <w:rsid w:val="00331859"/>
    <w:rsid w:val="00374DA9"/>
    <w:rsid w:val="00380293"/>
    <w:rsid w:val="00387EA4"/>
    <w:rsid w:val="00390A15"/>
    <w:rsid w:val="003B6279"/>
    <w:rsid w:val="003C0B7E"/>
    <w:rsid w:val="003D1394"/>
    <w:rsid w:val="003D5415"/>
    <w:rsid w:val="003E3B4E"/>
    <w:rsid w:val="003E4737"/>
    <w:rsid w:val="003F4640"/>
    <w:rsid w:val="00401CAD"/>
    <w:rsid w:val="00403F63"/>
    <w:rsid w:val="00411C6A"/>
    <w:rsid w:val="00414521"/>
    <w:rsid w:val="00442B20"/>
    <w:rsid w:val="00443518"/>
    <w:rsid w:val="00444739"/>
    <w:rsid w:val="004461CF"/>
    <w:rsid w:val="0044702D"/>
    <w:rsid w:val="004654A0"/>
    <w:rsid w:val="004662BE"/>
    <w:rsid w:val="0047009E"/>
    <w:rsid w:val="00471387"/>
    <w:rsid w:val="00474F78"/>
    <w:rsid w:val="00476B55"/>
    <w:rsid w:val="00493AD4"/>
    <w:rsid w:val="00496A4F"/>
    <w:rsid w:val="00497A93"/>
    <w:rsid w:val="004B375D"/>
    <w:rsid w:val="004B3A44"/>
    <w:rsid w:val="004B77F8"/>
    <w:rsid w:val="004C7F77"/>
    <w:rsid w:val="004D2E07"/>
    <w:rsid w:val="004E13AF"/>
    <w:rsid w:val="004F12DD"/>
    <w:rsid w:val="00504430"/>
    <w:rsid w:val="0050576A"/>
    <w:rsid w:val="00505EBB"/>
    <w:rsid w:val="0051136C"/>
    <w:rsid w:val="005133DD"/>
    <w:rsid w:val="00516B6C"/>
    <w:rsid w:val="00517941"/>
    <w:rsid w:val="005328F4"/>
    <w:rsid w:val="005419DD"/>
    <w:rsid w:val="00564438"/>
    <w:rsid w:val="005679A9"/>
    <w:rsid w:val="00574EB1"/>
    <w:rsid w:val="00577FF9"/>
    <w:rsid w:val="005A2697"/>
    <w:rsid w:val="005D39F9"/>
    <w:rsid w:val="005D59B6"/>
    <w:rsid w:val="005F244B"/>
    <w:rsid w:val="005F4751"/>
    <w:rsid w:val="0060036C"/>
    <w:rsid w:val="00600A5D"/>
    <w:rsid w:val="006068B7"/>
    <w:rsid w:val="0062352E"/>
    <w:rsid w:val="006400CC"/>
    <w:rsid w:val="006617AA"/>
    <w:rsid w:val="0066461E"/>
    <w:rsid w:val="00664634"/>
    <w:rsid w:val="00664AB0"/>
    <w:rsid w:val="006664E4"/>
    <w:rsid w:val="00683A6B"/>
    <w:rsid w:val="0068575C"/>
    <w:rsid w:val="0069577B"/>
    <w:rsid w:val="006A35B5"/>
    <w:rsid w:val="006A635F"/>
    <w:rsid w:val="006A6AF8"/>
    <w:rsid w:val="006B09FE"/>
    <w:rsid w:val="006C7E0D"/>
    <w:rsid w:val="006D091C"/>
    <w:rsid w:val="006E4D80"/>
    <w:rsid w:val="006F5078"/>
    <w:rsid w:val="00713C43"/>
    <w:rsid w:val="00715E62"/>
    <w:rsid w:val="00725349"/>
    <w:rsid w:val="00726471"/>
    <w:rsid w:val="00737089"/>
    <w:rsid w:val="00755D2F"/>
    <w:rsid w:val="007800DD"/>
    <w:rsid w:val="0078339A"/>
    <w:rsid w:val="007A1D37"/>
    <w:rsid w:val="007B0533"/>
    <w:rsid w:val="007B15ED"/>
    <w:rsid w:val="007B3837"/>
    <w:rsid w:val="007B6434"/>
    <w:rsid w:val="007D7C0F"/>
    <w:rsid w:val="007F085C"/>
    <w:rsid w:val="00801E71"/>
    <w:rsid w:val="008045A4"/>
    <w:rsid w:val="00816A23"/>
    <w:rsid w:val="008408EF"/>
    <w:rsid w:val="00842159"/>
    <w:rsid w:val="00851AE8"/>
    <w:rsid w:val="00861A41"/>
    <w:rsid w:val="00871171"/>
    <w:rsid w:val="00882678"/>
    <w:rsid w:val="00885BF2"/>
    <w:rsid w:val="008A0333"/>
    <w:rsid w:val="008A3B7D"/>
    <w:rsid w:val="008C3037"/>
    <w:rsid w:val="008D1720"/>
    <w:rsid w:val="008E169D"/>
    <w:rsid w:val="008E4A49"/>
    <w:rsid w:val="008E5D9F"/>
    <w:rsid w:val="0090481A"/>
    <w:rsid w:val="0090535D"/>
    <w:rsid w:val="00927830"/>
    <w:rsid w:val="00937063"/>
    <w:rsid w:val="0094133C"/>
    <w:rsid w:val="00946CE9"/>
    <w:rsid w:val="00947461"/>
    <w:rsid w:val="0095636A"/>
    <w:rsid w:val="00964026"/>
    <w:rsid w:val="00966A7E"/>
    <w:rsid w:val="00972051"/>
    <w:rsid w:val="00980BB9"/>
    <w:rsid w:val="00983748"/>
    <w:rsid w:val="00984C95"/>
    <w:rsid w:val="009906B1"/>
    <w:rsid w:val="009A1C2D"/>
    <w:rsid w:val="009B7D1A"/>
    <w:rsid w:val="009C1654"/>
    <w:rsid w:val="009C3E56"/>
    <w:rsid w:val="009D1C7A"/>
    <w:rsid w:val="009D78D1"/>
    <w:rsid w:val="009E5183"/>
    <w:rsid w:val="009E6DAC"/>
    <w:rsid w:val="009F539F"/>
    <w:rsid w:val="00A064BA"/>
    <w:rsid w:val="00A125E1"/>
    <w:rsid w:val="00A145F2"/>
    <w:rsid w:val="00A22B77"/>
    <w:rsid w:val="00A25E14"/>
    <w:rsid w:val="00A322CA"/>
    <w:rsid w:val="00A3234A"/>
    <w:rsid w:val="00A40507"/>
    <w:rsid w:val="00A421C1"/>
    <w:rsid w:val="00A451DD"/>
    <w:rsid w:val="00A61932"/>
    <w:rsid w:val="00A71FC8"/>
    <w:rsid w:val="00A7268D"/>
    <w:rsid w:val="00A75B8E"/>
    <w:rsid w:val="00A83220"/>
    <w:rsid w:val="00AB3B12"/>
    <w:rsid w:val="00AC4834"/>
    <w:rsid w:val="00AC54B0"/>
    <w:rsid w:val="00AD0065"/>
    <w:rsid w:val="00AE08FF"/>
    <w:rsid w:val="00AE1B39"/>
    <w:rsid w:val="00AF11B6"/>
    <w:rsid w:val="00AF5D0C"/>
    <w:rsid w:val="00B05B21"/>
    <w:rsid w:val="00B35159"/>
    <w:rsid w:val="00B50249"/>
    <w:rsid w:val="00B515CF"/>
    <w:rsid w:val="00B628E6"/>
    <w:rsid w:val="00B735F6"/>
    <w:rsid w:val="00B82ABC"/>
    <w:rsid w:val="00B860A6"/>
    <w:rsid w:val="00B94ECA"/>
    <w:rsid w:val="00B96D21"/>
    <w:rsid w:val="00BB67FA"/>
    <w:rsid w:val="00BC373A"/>
    <w:rsid w:val="00BC4381"/>
    <w:rsid w:val="00BD0566"/>
    <w:rsid w:val="00BD7120"/>
    <w:rsid w:val="00BE40E9"/>
    <w:rsid w:val="00BE5F55"/>
    <w:rsid w:val="00BF4C9B"/>
    <w:rsid w:val="00C06FB2"/>
    <w:rsid w:val="00C152D0"/>
    <w:rsid w:val="00C15E83"/>
    <w:rsid w:val="00C25812"/>
    <w:rsid w:val="00C26343"/>
    <w:rsid w:val="00C43657"/>
    <w:rsid w:val="00C43810"/>
    <w:rsid w:val="00C45945"/>
    <w:rsid w:val="00C53258"/>
    <w:rsid w:val="00C56044"/>
    <w:rsid w:val="00C5617B"/>
    <w:rsid w:val="00C835FB"/>
    <w:rsid w:val="00C84592"/>
    <w:rsid w:val="00C84FDA"/>
    <w:rsid w:val="00C910E3"/>
    <w:rsid w:val="00C96B78"/>
    <w:rsid w:val="00CA2676"/>
    <w:rsid w:val="00CB4320"/>
    <w:rsid w:val="00CC2D99"/>
    <w:rsid w:val="00CC3A8C"/>
    <w:rsid w:val="00CD1AD7"/>
    <w:rsid w:val="00CE203B"/>
    <w:rsid w:val="00D12341"/>
    <w:rsid w:val="00D15373"/>
    <w:rsid w:val="00D34DA8"/>
    <w:rsid w:val="00D46406"/>
    <w:rsid w:val="00D47252"/>
    <w:rsid w:val="00D47B99"/>
    <w:rsid w:val="00D51911"/>
    <w:rsid w:val="00D52D5D"/>
    <w:rsid w:val="00D64000"/>
    <w:rsid w:val="00D6647F"/>
    <w:rsid w:val="00D670B9"/>
    <w:rsid w:val="00D73DE2"/>
    <w:rsid w:val="00D84C46"/>
    <w:rsid w:val="00D87202"/>
    <w:rsid w:val="00D94859"/>
    <w:rsid w:val="00D96FAE"/>
    <w:rsid w:val="00DA2631"/>
    <w:rsid w:val="00DB431E"/>
    <w:rsid w:val="00DC0DE6"/>
    <w:rsid w:val="00DC1D30"/>
    <w:rsid w:val="00DD4660"/>
    <w:rsid w:val="00E21EDC"/>
    <w:rsid w:val="00E24C57"/>
    <w:rsid w:val="00E320BF"/>
    <w:rsid w:val="00E3299C"/>
    <w:rsid w:val="00E34939"/>
    <w:rsid w:val="00E4175D"/>
    <w:rsid w:val="00E52D2F"/>
    <w:rsid w:val="00E5454D"/>
    <w:rsid w:val="00E5511A"/>
    <w:rsid w:val="00E668EA"/>
    <w:rsid w:val="00E674A0"/>
    <w:rsid w:val="00E83C09"/>
    <w:rsid w:val="00E86E67"/>
    <w:rsid w:val="00E97713"/>
    <w:rsid w:val="00EA363D"/>
    <w:rsid w:val="00EA4777"/>
    <w:rsid w:val="00EA661B"/>
    <w:rsid w:val="00EC1CE7"/>
    <w:rsid w:val="00EE12CE"/>
    <w:rsid w:val="00EE21C0"/>
    <w:rsid w:val="00EF1C23"/>
    <w:rsid w:val="00EF35BB"/>
    <w:rsid w:val="00EF5E4A"/>
    <w:rsid w:val="00F00A2A"/>
    <w:rsid w:val="00F12354"/>
    <w:rsid w:val="00F13E06"/>
    <w:rsid w:val="00F16FA3"/>
    <w:rsid w:val="00F17291"/>
    <w:rsid w:val="00F42BC8"/>
    <w:rsid w:val="00F56019"/>
    <w:rsid w:val="00F641FF"/>
    <w:rsid w:val="00F7754C"/>
    <w:rsid w:val="00F91718"/>
    <w:rsid w:val="00F91F38"/>
    <w:rsid w:val="00FA2C61"/>
    <w:rsid w:val="00FD425E"/>
    <w:rsid w:val="00FD5C56"/>
    <w:rsid w:val="00FE4A58"/>
    <w:rsid w:val="00FF0BC9"/>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863B52A"/>
  <w15:chartTrackingRefBased/>
  <w15:docId w15:val="{4BCC9B00-3DD4-44B4-8D72-866293B2DE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3B7D"/>
    <w:pPr>
      <w:spacing w:after="0" w:line="240" w:lineRule="auto"/>
    </w:pPr>
    <w:rPr>
      <w:rFonts w:ascii="Times New Roman" w:eastAsia="Times New Roman" w:hAnsi="Times New Roman" w:cs="Times New Roman"/>
      <w:sz w:val="24"/>
      <w:szCs w:val="24"/>
      <w:lang w:eastAsia="pt-BR"/>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Default">
    <w:name w:val="Default"/>
    <w:rsid w:val="00FD425E"/>
    <w:pPr>
      <w:autoSpaceDE w:val="0"/>
      <w:autoSpaceDN w:val="0"/>
      <w:adjustRightInd w:val="0"/>
      <w:spacing w:after="0" w:line="240" w:lineRule="auto"/>
    </w:pPr>
    <w:rPr>
      <w:rFonts w:ascii="Arial" w:eastAsia="Times New Roman" w:hAnsi="Arial" w:cs="Arial"/>
      <w:color w:val="000000"/>
      <w:sz w:val="24"/>
      <w:szCs w:val="24"/>
      <w:lang w:eastAsia="pt-BR"/>
    </w:rPr>
  </w:style>
  <w:style w:type="paragraph" w:styleId="Cabealho">
    <w:name w:val="header"/>
    <w:basedOn w:val="Normal"/>
    <w:link w:val="CabealhoChar"/>
    <w:rsid w:val="00755D2F"/>
    <w:pPr>
      <w:tabs>
        <w:tab w:val="center" w:pos="4252"/>
        <w:tab w:val="right" w:pos="8504"/>
      </w:tabs>
    </w:pPr>
  </w:style>
  <w:style w:type="character" w:customStyle="1" w:styleId="CabealhoChar">
    <w:name w:val="Cabeçalho Char"/>
    <w:basedOn w:val="Fontepargpadro"/>
    <w:link w:val="Cabealho"/>
    <w:rsid w:val="00755D2F"/>
    <w:rPr>
      <w:rFonts w:ascii="Times New Roman" w:eastAsia="Times New Roman" w:hAnsi="Times New Roman" w:cs="Times New Roman"/>
      <w:sz w:val="24"/>
      <w:szCs w:val="24"/>
      <w:lang w:eastAsia="pt-BR"/>
    </w:rPr>
  </w:style>
  <w:style w:type="character" w:styleId="Nmerodepgina">
    <w:name w:val="page number"/>
    <w:basedOn w:val="Fontepargpadro"/>
    <w:rsid w:val="00755D2F"/>
  </w:style>
  <w:style w:type="character" w:styleId="Hyperlink">
    <w:name w:val="Hyperlink"/>
    <w:uiPriority w:val="99"/>
    <w:rsid w:val="00755D2F"/>
    <w:rPr>
      <w:color w:val="0000FF"/>
      <w:u w:val="single"/>
    </w:rPr>
  </w:style>
  <w:style w:type="paragraph" w:styleId="Ttulo">
    <w:name w:val="Title"/>
    <w:basedOn w:val="Normal"/>
    <w:next w:val="Normal"/>
    <w:link w:val="TtuloChar"/>
    <w:qFormat/>
    <w:rsid w:val="00755D2F"/>
    <w:pPr>
      <w:spacing w:after="120" w:line="360" w:lineRule="auto"/>
      <w:outlineLvl w:val="0"/>
    </w:pPr>
    <w:rPr>
      <w:b/>
      <w:bCs/>
      <w:kern w:val="28"/>
      <w:szCs w:val="32"/>
    </w:rPr>
  </w:style>
  <w:style w:type="character" w:customStyle="1" w:styleId="TtuloChar">
    <w:name w:val="Título Char"/>
    <w:basedOn w:val="Fontepargpadro"/>
    <w:link w:val="Ttulo"/>
    <w:rsid w:val="00755D2F"/>
    <w:rPr>
      <w:rFonts w:ascii="Times New Roman" w:eastAsia="Times New Roman" w:hAnsi="Times New Roman" w:cs="Times New Roman"/>
      <w:b/>
      <w:bCs/>
      <w:kern w:val="28"/>
      <w:sz w:val="24"/>
      <w:szCs w:val="32"/>
      <w:lang w:eastAsia="pt-BR"/>
    </w:rPr>
  </w:style>
  <w:style w:type="paragraph" w:customStyle="1" w:styleId="ABNTTexto">
    <w:name w:val="ABNT Texto"/>
    <w:basedOn w:val="Normal"/>
    <w:link w:val="ABNTTextoChar"/>
    <w:qFormat/>
    <w:rsid w:val="00755D2F"/>
    <w:pPr>
      <w:spacing w:after="120" w:line="360" w:lineRule="auto"/>
      <w:ind w:firstLine="851"/>
      <w:jc w:val="both"/>
    </w:pPr>
  </w:style>
  <w:style w:type="character" w:customStyle="1" w:styleId="ABNTTextoChar">
    <w:name w:val="ABNT Texto Char"/>
    <w:link w:val="ABNTTexto"/>
    <w:rsid w:val="00755D2F"/>
    <w:rPr>
      <w:rFonts w:ascii="Times New Roman" w:eastAsia="Times New Roman" w:hAnsi="Times New Roman" w:cs="Times New Roman"/>
      <w:sz w:val="24"/>
      <w:szCs w:val="24"/>
      <w:lang w:eastAsia="pt-BR"/>
    </w:rPr>
  </w:style>
  <w:style w:type="paragraph" w:styleId="Sumrio1">
    <w:name w:val="toc 1"/>
    <w:basedOn w:val="Normal"/>
    <w:next w:val="Normal"/>
    <w:autoRedefine/>
    <w:uiPriority w:val="39"/>
    <w:rsid w:val="00755D2F"/>
  </w:style>
  <w:style w:type="paragraph" w:styleId="PargrafodaLista">
    <w:name w:val="List Paragraph"/>
    <w:basedOn w:val="Normal"/>
    <w:uiPriority w:val="34"/>
    <w:qFormat/>
    <w:rsid w:val="00755D2F"/>
    <w:pPr>
      <w:ind w:left="720"/>
      <w:contextualSpacing/>
    </w:pPr>
  </w:style>
  <w:style w:type="character" w:customStyle="1" w:styleId="apple-converted-space">
    <w:name w:val="apple-converted-space"/>
    <w:basedOn w:val="Fontepargpadro"/>
    <w:rsid w:val="006068B7"/>
  </w:style>
  <w:style w:type="character" w:styleId="MenoPendente">
    <w:name w:val="Unresolved Mention"/>
    <w:basedOn w:val="Fontepargpadro"/>
    <w:uiPriority w:val="99"/>
    <w:semiHidden/>
    <w:unhideWhenUsed/>
    <w:rsid w:val="006068B7"/>
    <w:rPr>
      <w:color w:val="605E5C"/>
      <w:shd w:val="clear" w:color="auto" w:fill="E1DFDD"/>
    </w:rPr>
  </w:style>
  <w:style w:type="paragraph" w:styleId="Rodap">
    <w:name w:val="footer"/>
    <w:basedOn w:val="Normal"/>
    <w:link w:val="RodapChar"/>
    <w:uiPriority w:val="99"/>
    <w:unhideWhenUsed/>
    <w:rsid w:val="00206AE3"/>
    <w:pPr>
      <w:tabs>
        <w:tab w:val="center" w:pos="4252"/>
        <w:tab w:val="right" w:pos="8504"/>
      </w:tabs>
    </w:pPr>
  </w:style>
  <w:style w:type="character" w:customStyle="1" w:styleId="RodapChar">
    <w:name w:val="Rodapé Char"/>
    <w:basedOn w:val="Fontepargpadro"/>
    <w:link w:val="Rodap"/>
    <w:uiPriority w:val="99"/>
    <w:rsid w:val="00206AE3"/>
    <w:rPr>
      <w:rFonts w:ascii="Times New Roman" w:eastAsia="Times New Roman" w:hAnsi="Times New Roman" w:cs="Times New Roman"/>
      <w:sz w:val="24"/>
      <w:szCs w:val="24"/>
      <w:lang w:eastAsia="pt-BR"/>
    </w:rPr>
  </w:style>
  <w:style w:type="paragraph" w:styleId="Textodenotaderodap">
    <w:name w:val="footnote text"/>
    <w:basedOn w:val="Normal"/>
    <w:link w:val="TextodenotaderodapChar"/>
    <w:uiPriority w:val="99"/>
    <w:semiHidden/>
    <w:unhideWhenUsed/>
    <w:rsid w:val="00206AE3"/>
    <w:rPr>
      <w:sz w:val="20"/>
      <w:szCs w:val="20"/>
    </w:rPr>
  </w:style>
  <w:style w:type="character" w:customStyle="1" w:styleId="TextodenotaderodapChar">
    <w:name w:val="Texto de nota de rodapé Char"/>
    <w:basedOn w:val="Fontepargpadro"/>
    <w:link w:val="Textodenotaderodap"/>
    <w:uiPriority w:val="99"/>
    <w:semiHidden/>
    <w:rsid w:val="00206AE3"/>
    <w:rPr>
      <w:rFonts w:ascii="Times New Roman" w:eastAsia="Times New Roman" w:hAnsi="Times New Roman" w:cs="Times New Roman"/>
      <w:sz w:val="20"/>
      <w:szCs w:val="20"/>
      <w:lang w:eastAsia="pt-BR"/>
    </w:rPr>
  </w:style>
  <w:style w:type="character" w:styleId="Refdenotaderodap">
    <w:name w:val="footnote reference"/>
    <w:basedOn w:val="Fontepargpadro"/>
    <w:uiPriority w:val="99"/>
    <w:semiHidden/>
    <w:unhideWhenUsed/>
    <w:rsid w:val="00206AE3"/>
    <w:rPr>
      <w:vertAlign w:val="superscript"/>
    </w:rPr>
  </w:style>
  <w:style w:type="character" w:styleId="Forte">
    <w:name w:val="Strong"/>
    <w:basedOn w:val="Fontepargpadro"/>
    <w:uiPriority w:val="22"/>
    <w:qFormat/>
    <w:rsid w:val="00BD7120"/>
    <w:rPr>
      <w:b/>
      <w:bCs/>
    </w:rPr>
  </w:style>
  <w:style w:type="paragraph" w:styleId="Textodebalo">
    <w:name w:val="Balloon Text"/>
    <w:basedOn w:val="Normal"/>
    <w:link w:val="TextodebaloChar"/>
    <w:uiPriority w:val="99"/>
    <w:semiHidden/>
    <w:unhideWhenUsed/>
    <w:rsid w:val="00443518"/>
    <w:rPr>
      <w:sz w:val="18"/>
      <w:szCs w:val="18"/>
    </w:rPr>
  </w:style>
  <w:style w:type="character" w:customStyle="1" w:styleId="TextodebaloChar">
    <w:name w:val="Texto de balão Char"/>
    <w:basedOn w:val="Fontepargpadro"/>
    <w:link w:val="Textodebalo"/>
    <w:uiPriority w:val="99"/>
    <w:semiHidden/>
    <w:rsid w:val="00443518"/>
    <w:rPr>
      <w:rFonts w:ascii="Times New Roman" w:eastAsia="Times New Roman" w:hAnsi="Times New Roman" w:cs="Times New Roman"/>
      <w:sz w:val="18"/>
      <w:szCs w:val="18"/>
      <w:lang w:eastAsia="pt-BR"/>
    </w:rPr>
  </w:style>
  <w:style w:type="character" w:styleId="TextodoEspaoReservado">
    <w:name w:val="Placeholder Text"/>
    <w:basedOn w:val="Fontepargpadro"/>
    <w:uiPriority w:val="99"/>
    <w:semiHidden/>
    <w:rsid w:val="002237D4"/>
    <w:rPr>
      <w:color w:val="808080"/>
    </w:rPr>
  </w:style>
  <w:style w:type="paragraph" w:styleId="Legenda">
    <w:name w:val="caption"/>
    <w:basedOn w:val="Normal"/>
    <w:next w:val="Normal"/>
    <w:uiPriority w:val="35"/>
    <w:unhideWhenUsed/>
    <w:qFormat/>
    <w:rsid w:val="00600A5D"/>
    <w:pPr>
      <w:spacing w:after="200"/>
    </w:pPr>
    <w:rPr>
      <w:i/>
      <w:iCs/>
      <w:color w:val="44546A" w:themeColor="text2"/>
      <w:sz w:val="18"/>
      <w:szCs w:val="18"/>
    </w:rPr>
  </w:style>
  <w:style w:type="table" w:styleId="Tabelacomgrade">
    <w:name w:val="Table Grid"/>
    <w:basedOn w:val="Tabelanormal"/>
    <w:uiPriority w:val="39"/>
    <w:rsid w:val="006957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linkVisitado">
    <w:name w:val="FollowedHyperlink"/>
    <w:basedOn w:val="Fontepargpadro"/>
    <w:uiPriority w:val="99"/>
    <w:semiHidden/>
    <w:unhideWhenUsed/>
    <w:rsid w:val="000D5A8F"/>
    <w:rPr>
      <w:color w:val="954F72" w:themeColor="followedHyperlink"/>
      <w:u w:val="single"/>
    </w:rPr>
  </w:style>
  <w:style w:type="character" w:styleId="Refdecomentrio">
    <w:name w:val="annotation reference"/>
    <w:basedOn w:val="Fontepargpadro"/>
    <w:uiPriority w:val="99"/>
    <w:semiHidden/>
    <w:unhideWhenUsed/>
    <w:rsid w:val="003E4737"/>
    <w:rPr>
      <w:sz w:val="16"/>
      <w:szCs w:val="16"/>
    </w:rPr>
  </w:style>
  <w:style w:type="paragraph" w:styleId="Textodecomentrio">
    <w:name w:val="annotation text"/>
    <w:basedOn w:val="Normal"/>
    <w:link w:val="TextodecomentrioChar"/>
    <w:uiPriority w:val="99"/>
    <w:semiHidden/>
    <w:unhideWhenUsed/>
    <w:rsid w:val="003E4737"/>
    <w:rPr>
      <w:sz w:val="20"/>
      <w:szCs w:val="20"/>
    </w:rPr>
  </w:style>
  <w:style w:type="character" w:customStyle="1" w:styleId="TextodecomentrioChar">
    <w:name w:val="Texto de comentário Char"/>
    <w:basedOn w:val="Fontepargpadro"/>
    <w:link w:val="Textodecomentrio"/>
    <w:uiPriority w:val="99"/>
    <w:semiHidden/>
    <w:rsid w:val="003E4737"/>
    <w:rPr>
      <w:rFonts w:ascii="Times New Roman" w:eastAsia="Times New Roman" w:hAnsi="Times New Roman" w:cs="Times New Roman"/>
      <w:sz w:val="20"/>
      <w:szCs w:val="20"/>
      <w:lang w:eastAsia="pt-BR"/>
    </w:rPr>
  </w:style>
  <w:style w:type="paragraph" w:styleId="Assuntodocomentrio">
    <w:name w:val="annotation subject"/>
    <w:basedOn w:val="Textodecomentrio"/>
    <w:next w:val="Textodecomentrio"/>
    <w:link w:val="AssuntodocomentrioChar"/>
    <w:uiPriority w:val="99"/>
    <w:semiHidden/>
    <w:unhideWhenUsed/>
    <w:rsid w:val="003E4737"/>
    <w:rPr>
      <w:b/>
      <w:bCs/>
    </w:rPr>
  </w:style>
  <w:style w:type="character" w:customStyle="1" w:styleId="AssuntodocomentrioChar">
    <w:name w:val="Assunto do comentário Char"/>
    <w:basedOn w:val="TextodecomentrioChar"/>
    <w:link w:val="Assuntodocomentrio"/>
    <w:uiPriority w:val="99"/>
    <w:semiHidden/>
    <w:rsid w:val="003E4737"/>
    <w:rPr>
      <w:rFonts w:ascii="Times New Roman" w:eastAsia="Times New Roman" w:hAnsi="Times New Roman" w:cs="Times New Roman"/>
      <w:b/>
      <w:bCs/>
      <w:sz w:val="20"/>
      <w:szCs w:val="20"/>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981175">
      <w:bodyDiv w:val="1"/>
      <w:marLeft w:val="0"/>
      <w:marRight w:val="0"/>
      <w:marTop w:val="0"/>
      <w:marBottom w:val="0"/>
      <w:divBdr>
        <w:top w:val="none" w:sz="0" w:space="0" w:color="auto"/>
        <w:left w:val="none" w:sz="0" w:space="0" w:color="auto"/>
        <w:bottom w:val="none" w:sz="0" w:space="0" w:color="auto"/>
        <w:right w:val="none" w:sz="0" w:space="0" w:color="auto"/>
      </w:divBdr>
    </w:div>
    <w:div w:id="28531600">
      <w:bodyDiv w:val="1"/>
      <w:marLeft w:val="0"/>
      <w:marRight w:val="0"/>
      <w:marTop w:val="0"/>
      <w:marBottom w:val="0"/>
      <w:divBdr>
        <w:top w:val="none" w:sz="0" w:space="0" w:color="auto"/>
        <w:left w:val="none" w:sz="0" w:space="0" w:color="auto"/>
        <w:bottom w:val="none" w:sz="0" w:space="0" w:color="auto"/>
        <w:right w:val="none" w:sz="0" w:space="0" w:color="auto"/>
      </w:divBdr>
    </w:div>
    <w:div w:id="139395534">
      <w:bodyDiv w:val="1"/>
      <w:marLeft w:val="0"/>
      <w:marRight w:val="0"/>
      <w:marTop w:val="0"/>
      <w:marBottom w:val="0"/>
      <w:divBdr>
        <w:top w:val="none" w:sz="0" w:space="0" w:color="auto"/>
        <w:left w:val="none" w:sz="0" w:space="0" w:color="auto"/>
        <w:bottom w:val="none" w:sz="0" w:space="0" w:color="auto"/>
        <w:right w:val="none" w:sz="0" w:space="0" w:color="auto"/>
      </w:divBdr>
    </w:div>
    <w:div w:id="181750495">
      <w:bodyDiv w:val="1"/>
      <w:marLeft w:val="0"/>
      <w:marRight w:val="0"/>
      <w:marTop w:val="0"/>
      <w:marBottom w:val="0"/>
      <w:divBdr>
        <w:top w:val="none" w:sz="0" w:space="0" w:color="auto"/>
        <w:left w:val="none" w:sz="0" w:space="0" w:color="auto"/>
        <w:bottom w:val="none" w:sz="0" w:space="0" w:color="auto"/>
        <w:right w:val="none" w:sz="0" w:space="0" w:color="auto"/>
      </w:divBdr>
    </w:div>
    <w:div w:id="252206942">
      <w:bodyDiv w:val="1"/>
      <w:marLeft w:val="0"/>
      <w:marRight w:val="0"/>
      <w:marTop w:val="0"/>
      <w:marBottom w:val="0"/>
      <w:divBdr>
        <w:top w:val="none" w:sz="0" w:space="0" w:color="auto"/>
        <w:left w:val="none" w:sz="0" w:space="0" w:color="auto"/>
        <w:bottom w:val="none" w:sz="0" w:space="0" w:color="auto"/>
        <w:right w:val="none" w:sz="0" w:space="0" w:color="auto"/>
      </w:divBdr>
    </w:div>
    <w:div w:id="274795502">
      <w:bodyDiv w:val="1"/>
      <w:marLeft w:val="0"/>
      <w:marRight w:val="0"/>
      <w:marTop w:val="0"/>
      <w:marBottom w:val="0"/>
      <w:divBdr>
        <w:top w:val="none" w:sz="0" w:space="0" w:color="auto"/>
        <w:left w:val="none" w:sz="0" w:space="0" w:color="auto"/>
        <w:bottom w:val="none" w:sz="0" w:space="0" w:color="auto"/>
        <w:right w:val="none" w:sz="0" w:space="0" w:color="auto"/>
      </w:divBdr>
    </w:div>
    <w:div w:id="283736430">
      <w:bodyDiv w:val="1"/>
      <w:marLeft w:val="0"/>
      <w:marRight w:val="0"/>
      <w:marTop w:val="0"/>
      <w:marBottom w:val="0"/>
      <w:divBdr>
        <w:top w:val="none" w:sz="0" w:space="0" w:color="auto"/>
        <w:left w:val="none" w:sz="0" w:space="0" w:color="auto"/>
        <w:bottom w:val="none" w:sz="0" w:space="0" w:color="auto"/>
        <w:right w:val="none" w:sz="0" w:space="0" w:color="auto"/>
      </w:divBdr>
    </w:div>
    <w:div w:id="309405785">
      <w:bodyDiv w:val="1"/>
      <w:marLeft w:val="0"/>
      <w:marRight w:val="0"/>
      <w:marTop w:val="0"/>
      <w:marBottom w:val="0"/>
      <w:divBdr>
        <w:top w:val="none" w:sz="0" w:space="0" w:color="auto"/>
        <w:left w:val="none" w:sz="0" w:space="0" w:color="auto"/>
        <w:bottom w:val="none" w:sz="0" w:space="0" w:color="auto"/>
        <w:right w:val="none" w:sz="0" w:space="0" w:color="auto"/>
      </w:divBdr>
    </w:div>
    <w:div w:id="359859885">
      <w:bodyDiv w:val="1"/>
      <w:marLeft w:val="0"/>
      <w:marRight w:val="0"/>
      <w:marTop w:val="0"/>
      <w:marBottom w:val="0"/>
      <w:divBdr>
        <w:top w:val="none" w:sz="0" w:space="0" w:color="auto"/>
        <w:left w:val="none" w:sz="0" w:space="0" w:color="auto"/>
        <w:bottom w:val="none" w:sz="0" w:space="0" w:color="auto"/>
        <w:right w:val="none" w:sz="0" w:space="0" w:color="auto"/>
      </w:divBdr>
    </w:div>
    <w:div w:id="417363301">
      <w:bodyDiv w:val="1"/>
      <w:marLeft w:val="0"/>
      <w:marRight w:val="0"/>
      <w:marTop w:val="0"/>
      <w:marBottom w:val="0"/>
      <w:divBdr>
        <w:top w:val="none" w:sz="0" w:space="0" w:color="auto"/>
        <w:left w:val="none" w:sz="0" w:space="0" w:color="auto"/>
        <w:bottom w:val="none" w:sz="0" w:space="0" w:color="auto"/>
        <w:right w:val="none" w:sz="0" w:space="0" w:color="auto"/>
      </w:divBdr>
    </w:div>
    <w:div w:id="450367065">
      <w:bodyDiv w:val="1"/>
      <w:marLeft w:val="0"/>
      <w:marRight w:val="0"/>
      <w:marTop w:val="0"/>
      <w:marBottom w:val="0"/>
      <w:divBdr>
        <w:top w:val="none" w:sz="0" w:space="0" w:color="auto"/>
        <w:left w:val="none" w:sz="0" w:space="0" w:color="auto"/>
        <w:bottom w:val="none" w:sz="0" w:space="0" w:color="auto"/>
        <w:right w:val="none" w:sz="0" w:space="0" w:color="auto"/>
      </w:divBdr>
    </w:div>
    <w:div w:id="528108685">
      <w:bodyDiv w:val="1"/>
      <w:marLeft w:val="0"/>
      <w:marRight w:val="0"/>
      <w:marTop w:val="0"/>
      <w:marBottom w:val="0"/>
      <w:divBdr>
        <w:top w:val="none" w:sz="0" w:space="0" w:color="auto"/>
        <w:left w:val="none" w:sz="0" w:space="0" w:color="auto"/>
        <w:bottom w:val="none" w:sz="0" w:space="0" w:color="auto"/>
        <w:right w:val="none" w:sz="0" w:space="0" w:color="auto"/>
      </w:divBdr>
    </w:div>
    <w:div w:id="535311441">
      <w:bodyDiv w:val="1"/>
      <w:marLeft w:val="0"/>
      <w:marRight w:val="0"/>
      <w:marTop w:val="0"/>
      <w:marBottom w:val="0"/>
      <w:divBdr>
        <w:top w:val="none" w:sz="0" w:space="0" w:color="auto"/>
        <w:left w:val="none" w:sz="0" w:space="0" w:color="auto"/>
        <w:bottom w:val="none" w:sz="0" w:space="0" w:color="auto"/>
        <w:right w:val="none" w:sz="0" w:space="0" w:color="auto"/>
      </w:divBdr>
    </w:div>
    <w:div w:id="648167677">
      <w:bodyDiv w:val="1"/>
      <w:marLeft w:val="0"/>
      <w:marRight w:val="0"/>
      <w:marTop w:val="0"/>
      <w:marBottom w:val="0"/>
      <w:divBdr>
        <w:top w:val="none" w:sz="0" w:space="0" w:color="auto"/>
        <w:left w:val="none" w:sz="0" w:space="0" w:color="auto"/>
        <w:bottom w:val="none" w:sz="0" w:space="0" w:color="auto"/>
        <w:right w:val="none" w:sz="0" w:space="0" w:color="auto"/>
      </w:divBdr>
      <w:divsChild>
        <w:div w:id="1929848749">
          <w:marLeft w:val="0"/>
          <w:marRight w:val="0"/>
          <w:marTop w:val="0"/>
          <w:marBottom w:val="0"/>
          <w:divBdr>
            <w:top w:val="none" w:sz="0" w:space="0" w:color="auto"/>
            <w:left w:val="none" w:sz="0" w:space="0" w:color="auto"/>
            <w:bottom w:val="none" w:sz="0" w:space="0" w:color="auto"/>
            <w:right w:val="none" w:sz="0" w:space="0" w:color="auto"/>
          </w:divBdr>
          <w:divsChild>
            <w:div w:id="820586558">
              <w:marLeft w:val="0"/>
              <w:marRight w:val="0"/>
              <w:marTop w:val="0"/>
              <w:marBottom w:val="0"/>
              <w:divBdr>
                <w:top w:val="none" w:sz="0" w:space="0" w:color="auto"/>
                <w:left w:val="none" w:sz="0" w:space="0" w:color="auto"/>
                <w:bottom w:val="none" w:sz="0" w:space="0" w:color="auto"/>
                <w:right w:val="none" w:sz="0" w:space="0" w:color="auto"/>
              </w:divBdr>
              <w:divsChild>
                <w:div w:id="1246723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4309886">
      <w:bodyDiv w:val="1"/>
      <w:marLeft w:val="0"/>
      <w:marRight w:val="0"/>
      <w:marTop w:val="0"/>
      <w:marBottom w:val="0"/>
      <w:divBdr>
        <w:top w:val="none" w:sz="0" w:space="0" w:color="auto"/>
        <w:left w:val="none" w:sz="0" w:space="0" w:color="auto"/>
        <w:bottom w:val="none" w:sz="0" w:space="0" w:color="auto"/>
        <w:right w:val="none" w:sz="0" w:space="0" w:color="auto"/>
      </w:divBdr>
    </w:div>
    <w:div w:id="776490683">
      <w:bodyDiv w:val="1"/>
      <w:marLeft w:val="0"/>
      <w:marRight w:val="0"/>
      <w:marTop w:val="0"/>
      <w:marBottom w:val="0"/>
      <w:divBdr>
        <w:top w:val="none" w:sz="0" w:space="0" w:color="auto"/>
        <w:left w:val="none" w:sz="0" w:space="0" w:color="auto"/>
        <w:bottom w:val="none" w:sz="0" w:space="0" w:color="auto"/>
        <w:right w:val="none" w:sz="0" w:space="0" w:color="auto"/>
      </w:divBdr>
    </w:div>
    <w:div w:id="805707269">
      <w:bodyDiv w:val="1"/>
      <w:marLeft w:val="0"/>
      <w:marRight w:val="0"/>
      <w:marTop w:val="0"/>
      <w:marBottom w:val="0"/>
      <w:divBdr>
        <w:top w:val="none" w:sz="0" w:space="0" w:color="auto"/>
        <w:left w:val="none" w:sz="0" w:space="0" w:color="auto"/>
        <w:bottom w:val="none" w:sz="0" w:space="0" w:color="auto"/>
        <w:right w:val="none" w:sz="0" w:space="0" w:color="auto"/>
      </w:divBdr>
    </w:div>
    <w:div w:id="849223054">
      <w:bodyDiv w:val="1"/>
      <w:marLeft w:val="0"/>
      <w:marRight w:val="0"/>
      <w:marTop w:val="0"/>
      <w:marBottom w:val="0"/>
      <w:divBdr>
        <w:top w:val="none" w:sz="0" w:space="0" w:color="auto"/>
        <w:left w:val="none" w:sz="0" w:space="0" w:color="auto"/>
        <w:bottom w:val="none" w:sz="0" w:space="0" w:color="auto"/>
        <w:right w:val="none" w:sz="0" w:space="0" w:color="auto"/>
      </w:divBdr>
    </w:div>
    <w:div w:id="930745351">
      <w:bodyDiv w:val="1"/>
      <w:marLeft w:val="0"/>
      <w:marRight w:val="0"/>
      <w:marTop w:val="0"/>
      <w:marBottom w:val="0"/>
      <w:divBdr>
        <w:top w:val="none" w:sz="0" w:space="0" w:color="auto"/>
        <w:left w:val="none" w:sz="0" w:space="0" w:color="auto"/>
        <w:bottom w:val="none" w:sz="0" w:space="0" w:color="auto"/>
        <w:right w:val="none" w:sz="0" w:space="0" w:color="auto"/>
      </w:divBdr>
    </w:div>
    <w:div w:id="1019813201">
      <w:bodyDiv w:val="1"/>
      <w:marLeft w:val="0"/>
      <w:marRight w:val="0"/>
      <w:marTop w:val="0"/>
      <w:marBottom w:val="0"/>
      <w:divBdr>
        <w:top w:val="none" w:sz="0" w:space="0" w:color="auto"/>
        <w:left w:val="none" w:sz="0" w:space="0" w:color="auto"/>
        <w:bottom w:val="none" w:sz="0" w:space="0" w:color="auto"/>
        <w:right w:val="none" w:sz="0" w:space="0" w:color="auto"/>
      </w:divBdr>
    </w:div>
    <w:div w:id="1075080911">
      <w:bodyDiv w:val="1"/>
      <w:marLeft w:val="0"/>
      <w:marRight w:val="0"/>
      <w:marTop w:val="0"/>
      <w:marBottom w:val="0"/>
      <w:divBdr>
        <w:top w:val="none" w:sz="0" w:space="0" w:color="auto"/>
        <w:left w:val="none" w:sz="0" w:space="0" w:color="auto"/>
        <w:bottom w:val="none" w:sz="0" w:space="0" w:color="auto"/>
        <w:right w:val="none" w:sz="0" w:space="0" w:color="auto"/>
      </w:divBdr>
    </w:div>
    <w:div w:id="1110124776">
      <w:bodyDiv w:val="1"/>
      <w:marLeft w:val="0"/>
      <w:marRight w:val="0"/>
      <w:marTop w:val="0"/>
      <w:marBottom w:val="0"/>
      <w:divBdr>
        <w:top w:val="none" w:sz="0" w:space="0" w:color="auto"/>
        <w:left w:val="none" w:sz="0" w:space="0" w:color="auto"/>
        <w:bottom w:val="none" w:sz="0" w:space="0" w:color="auto"/>
        <w:right w:val="none" w:sz="0" w:space="0" w:color="auto"/>
      </w:divBdr>
    </w:div>
    <w:div w:id="1544557690">
      <w:bodyDiv w:val="1"/>
      <w:marLeft w:val="0"/>
      <w:marRight w:val="0"/>
      <w:marTop w:val="0"/>
      <w:marBottom w:val="0"/>
      <w:divBdr>
        <w:top w:val="none" w:sz="0" w:space="0" w:color="auto"/>
        <w:left w:val="none" w:sz="0" w:space="0" w:color="auto"/>
        <w:bottom w:val="none" w:sz="0" w:space="0" w:color="auto"/>
        <w:right w:val="none" w:sz="0" w:space="0" w:color="auto"/>
      </w:divBdr>
    </w:div>
    <w:div w:id="1545294027">
      <w:bodyDiv w:val="1"/>
      <w:marLeft w:val="0"/>
      <w:marRight w:val="0"/>
      <w:marTop w:val="0"/>
      <w:marBottom w:val="0"/>
      <w:divBdr>
        <w:top w:val="none" w:sz="0" w:space="0" w:color="auto"/>
        <w:left w:val="none" w:sz="0" w:space="0" w:color="auto"/>
        <w:bottom w:val="none" w:sz="0" w:space="0" w:color="auto"/>
        <w:right w:val="none" w:sz="0" w:space="0" w:color="auto"/>
      </w:divBdr>
    </w:div>
    <w:div w:id="1548684244">
      <w:bodyDiv w:val="1"/>
      <w:marLeft w:val="0"/>
      <w:marRight w:val="0"/>
      <w:marTop w:val="0"/>
      <w:marBottom w:val="0"/>
      <w:divBdr>
        <w:top w:val="none" w:sz="0" w:space="0" w:color="auto"/>
        <w:left w:val="none" w:sz="0" w:space="0" w:color="auto"/>
        <w:bottom w:val="none" w:sz="0" w:space="0" w:color="auto"/>
        <w:right w:val="none" w:sz="0" w:space="0" w:color="auto"/>
      </w:divBdr>
    </w:div>
    <w:div w:id="1615476521">
      <w:bodyDiv w:val="1"/>
      <w:marLeft w:val="0"/>
      <w:marRight w:val="0"/>
      <w:marTop w:val="0"/>
      <w:marBottom w:val="0"/>
      <w:divBdr>
        <w:top w:val="none" w:sz="0" w:space="0" w:color="auto"/>
        <w:left w:val="none" w:sz="0" w:space="0" w:color="auto"/>
        <w:bottom w:val="none" w:sz="0" w:space="0" w:color="auto"/>
        <w:right w:val="none" w:sz="0" w:space="0" w:color="auto"/>
      </w:divBdr>
    </w:div>
    <w:div w:id="1619750114">
      <w:bodyDiv w:val="1"/>
      <w:marLeft w:val="0"/>
      <w:marRight w:val="0"/>
      <w:marTop w:val="0"/>
      <w:marBottom w:val="0"/>
      <w:divBdr>
        <w:top w:val="none" w:sz="0" w:space="0" w:color="auto"/>
        <w:left w:val="none" w:sz="0" w:space="0" w:color="auto"/>
        <w:bottom w:val="none" w:sz="0" w:space="0" w:color="auto"/>
        <w:right w:val="none" w:sz="0" w:space="0" w:color="auto"/>
      </w:divBdr>
    </w:div>
    <w:div w:id="1683975363">
      <w:bodyDiv w:val="1"/>
      <w:marLeft w:val="0"/>
      <w:marRight w:val="0"/>
      <w:marTop w:val="0"/>
      <w:marBottom w:val="0"/>
      <w:divBdr>
        <w:top w:val="none" w:sz="0" w:space="0" w:color="auto"/>
        <w:left w:val="none" w:sz="0" w:space="0" w:color="auto"/>
        <w:bottom w:val="none" w:sz="0" w:space="0" w:color="auto"/>
        <w:right w:val="none" w:sz="0" w:space="0" w:color="auto"/>
      </w:divBdr>
    </w:div>
    <w:div w:id="1687945503">
      <w:bodyDiv w:val="1"/>
      <w:marLeft w:val="0"/>
      <w:marRight w:val="0"/>
      <w:marTop w:val="0"/>
      <w:marBottom w:val="0"/>
      <w:divBdr>
        <w:top w:val="none" w:sz="0" w:space="0" w:color="auto"/>
        <w:left w:val="none" w:sz="0" w:space="0" w:color="auto"/>
        <w:bottom w:val="none" w:sz="0" w:space="0" w:color="auto"/>
        <w:right w:val="none" w:sz="0" w:space="0" w:color="auto"/>
      </w:divBdr>
    </w:div>
    <w:div w:id="1773285106">
      <w:bodyDiv w:val="1"/>
      <w:marLeft w:val="0"/>
      <w:marRight w:val="0"/>
      <w:marTop w:val="0"/>
      <w:marBottom w:val="0"/>
      <w:divBdr>
        <w:top w:val="none" w:sz="0" w:space="0" w:color="auto"/>
        <w:left w:val="none" w:sz="0" w:space="0" w:color="auto"/>
        <w:bottom w:val="none" w:sz="0" w:space="0" w:color="auto"/>
        <w:right w:val="none" w:sz="0" w:space="0" w:color="auto"/>
      </w:divBdr>
      <w:divsChild>
        <w:div w:id="679283035">
          <w:marLeft w:val="0"/>
          <w:marRight w:val="0"/>
          <w:marTop w:val="0"/>
          <w:marBottom w:val="0"/>
          <w:divBdr>
            <w:top w:val="none" w:sz="0" w:space="0" w:color="auto"/>
            <w:left w:val="none" w:sz="0" w:space="0" w:color="auto"/>
            <w:bottom w:val="none" w:sz="0" w:space="0" w:color="auto"/>
            <w:right w:val="none" w:sz="0" w:space="0" w:color="auto"/>
          </w:divBdr>
          <w:divsChild>
            <w:div w:id="2046055801">
              <w:marLeft w:val="0"/>
              <w:marRight w:val="0"/>
              <w:marTop w:val="0"/>
              <w:marBottom w:val="0"/>
              <w:divBdr>
                <w:top w:val="none" w:sz="0" w:space="0" w:color="auto"/>
                <w:left w:val="none" w:sz="0" w:space="0" w:color="auto"/>
                <w:bottom w:val="none" w:sz="0" w:space="0" w:color="auto"/>
                <w:right w:val="none" w:sz="0" w:space="0" w:color="auto"/>
              </w:divBdr>
              <w:divsChild>
                <w:div w:id="269289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3782608">
      <w:bodyDiv w:val="1"/>
      <w:marLeft w:val="0"/>
      <w:marRight w:val="0"/>
      <w:marTop w:val="0"/>
      <w:marBottom w:val="0"/>
      <w:divBdr>
        <w:top w:val="none" w:sz="0" w:space="0" w:color="auto"/>
        <w:left w:val="none" w:sz="0" w:space="0" w:color="auto"/>
        <w:bottom w:val="none" w:sz="0" w:space="0" w:color="auto"/>
        <w:right w:val="none" w:sz="0" w:space="0" w:color="auto"/>
      </w:divBdr>
      <w:divsChild>
        <w:div w:id="215439439">
          <w:marLeft w:val="0"/>
          <w:marRight w:val="0"/>
          <w:marTop w:val="0"/>
          <w:marBottom w:val="0"/>
          <w:divBdr>
            <w:top w:val="none" w:sz="0" w:space="0" w:color="auto"/>
            <w:left w:val="none" w:sz="0" w:space="0" w:color="auto"/>
            <w:bottom w:val="none" w:sz="0" w:space="0" w:color="auto"/>
            <w:right w:val="none" w:sz="0" w:space="0" w:color="auto"/>
          </w:divBdr>
          <w:divsChild>
            <w:div w:id="993068690">
              <w:marLeft w:val="0"/>
              <w:marRight w:val="0"/>
              <w:marTop w:val="0"/>
              <w:marBottom w:val="0"/>
              <w:divBdr>
                <w:top w:val="none" w:sz="0" w:space="0" w:color="auto"/>
                <w:left w:val="none" w:sz="0" w:space="0" w:color="auto"/>
                <w:bottom w:val="none" w:sz="0" w:space="0" w:color="auto"/>
                <w:right w:val="none" w:sz="0" w:space="0" w:color="auto"/>
              </w:divBdr>
              <w:divsChild>
                <w:div w:id="1498421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8505857">
      <w:bodyDiv w:val="1"/>
      <w:marLeft w:val="0"/>
      <w:marRight w:val="0"/>
      <w:marTop w:val="0"/>
      <w:marBottom w:val="0"/>
      <w:divBdr>
        <w:top w:val="none" w:sz="0" w:space="0" w:color="auto"/>
        <w:left w:val="none" w:sz="0" w:space="0" w:color="auto"/>
        <w:bottom w:val="none" w:sz="0" w:space="0" w:color="auto"/>
        <w:right w:val="none" w:sz="0" w:space="0" w:color="auto"/>
      </w:divBdr>
    </w:div>
    <w:div w:id="2024042040">
      <w:bodyDiv w:val="1"/>
      <w:marLeft w:val="0"/>
      <w:marRight w:val="0"/>
      <w:marTop w:val="0"/>
      <w:marBottom w:val="0"/>
      <w:divBdr>
        <w:top w:val="none" w:sz="0" w:space="0" w:color="auto"/>
        <w:left w:val="none" w:sz="0" w:space="0" w:color="auto"/>
        <w:bottom w:val="none" w:sz="0" w:space="0" w:color="auto"/>
        <w:right w:val="none" w:sz="0" w:space="0" w:color="auto"/>
      </w:divBdr>
    </w:div>
    <w:div w:id="2085105170">
      <w:bodyDiv w:val="1"/>
      <w:marLeft w:val="0"/>
      <w:marRight w:val="0"/>
      <w:marTop w:val="0"/>
      <w:marBottom w:val="0"/>
      <w:divBdr>
        <w:top w:val="none" w:sz="0" w:space="0" w:color="auto"/>
        <w:left w:val="none" w:sz="0" w:space="0" w:color="auto"/>
        <w:bottom w:val="none" w:sz="0" w:space="0" w:color="auto"/>
        <w:right w:val="none" w:sz="0" w:space="0" w:color="auto"/>
      </w:divBdr>
    </w:div>
    <w:div w:id="20982089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tiff"/><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tiff"/><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hyperlink" Target="http://dx.doi.org/10.5334/jors.94"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3.png"/><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tiff"/><Relationship Id="rId30" Type="http://schemas.openxmlformats.org/officeDocument/2006/relationships/hyperlink" Target="http://www.stat.cmu.edu/*hseltman/309/Book/Book.pdf" TargetMode="External"/><Relationship Id="rId8" Type="http://schemas.openxmlformats.org/officeDocument/2006/relationships/comments" Target="comments.xml"/></Relationships>
</file>

<file path=word/_rels/footnotes.xml.rels><?xml version="1.0" encoding="UTF-8" standalone="yes"?>
<Relationships xmlns="http://schemas.openxmlformats.org/package/2006/relationships"><Relationship Id="rId8" Type="http://schemas.openxmlformats.org/officeDocument/2006/relationships/hyperlink" Target="https://www.kaggle.com/dgawlik/nyse/" TargetMode="External"/><Relationship Id="rId13" Type="http://schemas.openxmlformats.org/officeDocument/2006/relationships/hyperlink" Target="https://pandas.pydata.org/pandas-docs/stable/" TargetMode="External"/><Relationship Id="rId18" Type="http://schemas.openxmlformats.org/officeDocument/2006/relationships/hyperlink" Target="https://plot.ly/python/line-and-scatter/" TargetMode="External"/><Relationship Id="rId3" Type="http://schemas.openxmlformats.org/officeDocument/2006/relationships/hyperlink" Target="https://www.kaggle.com/justinas/nba-players-data" TargetMode="External"/><Relationship Id="rId7" Type="http://schemas.openxmlformats.org/officeDocument/2006/relationships/hyperlink" Target="https://www.kaggle.com/mcdonalds/nutrition-facts/" TargetMode="External"/><Relationship Id="rId12" Type="http://schemas.openxmlformats.org/officeDocument/2006/relationships/hyperlink" Target="https://github.com/mkleehammer/pyodbc/wiki" TargetMode="External"/><Relationship Id="rId17" Type="http://schemas.openxmlformats.org/officeDocument/2006/relationships/hyperlink" Target="https://bokeh.pydata.org/en/latest/docs/gallery/ridgeplot.html" TargetMode="External"/><Relationship Id="rId2" Type="http://schemas.openxmlformats.org/officeDocument/2006/relationships/hyperlink" Target="https://www.tableau.com/pt-br" TargetMode="External"/><Relationship Id="rId16" Type="http://schemas.openxmlformats.org/officeDocument/2006/relationships/hyperlink" Target="http://ggplot.yhathq.com" TargetMode="External"/><Relationship Id="rId1" Type="http://schemas.openxmlformats.org/officeDocument/2006/relationships/hyperlink" Target="https://powerbi.microsoft.com/pt-br/" TargetMode="External"/><Relationship Id="rId6" Type="http://schemas.openxmlformats.org/officeDocument/2006/relationships/hyperlink" Target="https://www.kaggle.com/mcdonalds/nutrition-facts/" TargetMode="External"/><Relationship Id="rId11" Type="http://schemas.openxmlformats.org/officeDocument/2006/relationships/hyperlink" Target="https://www.kaggle.com/jsphyg/weather-dataset-rattle-package/" TargetMode="External"/><Relationship Id="rId5" Type="http://schemas.openxmlformats.org/officeDocument/2006/relationships/hyperlink" Target="https://www.kaggle.com/starbucks/starbucks-menu/" TargetMode="External"/><Relationship Id="rId15" Type="http://schemas.openxmlformats.org/officeDocument/2006/relationships/hyperlink" Target="https://seaborn.pydata.org/examples/grouped_violinplots.html" TargetMode="External"/><Relationship Id="rId10" Type="http://schemas.openxmlformats.org/officeDocument/2006/relationships/hyperlink" Target="https://www.kaggle.com/justinas/nba-players-data" TargetMode="External"/><Relationship Id="rId4" Type="http://schemas.openxmlformats.org/officeDocument/2006/relationships/hyperlink" Target="https://www.kaggle.com/justinas/nba-players-data" TargetMode="External"/><Relationship Id="rId9" Type="http://schemas.openxmlformats.org/officeDocument/2006/relationships/hyperlink" Target="https://www.kaggle.com/noriuk/us-education-datasets-unification-project/#states_all.csv" TargetMode="External"/><Relationship Id="rId14" Type="http://schemas.openxmlformats.org/officeDocument/2006/relationships/hyperlink" Target="https://matplotlib.org/gallery/lines_bars_and_markers/bar_stacked.html" TargetMode="Externa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6FE6EC-66FE-4E43-8840-B6DE039F80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6</TotalTime>
  <Pages>37</Pages>
  <Words>6288</Words>
  <Characters>33961</Characters>
  <Application>Microsoft Office Word</Application>
  <DocSecurity>0</DocSecurity>
  <Lines>283</Lines>
  <Paragraphs>8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01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briel Caschera</dc:creator>
  <cp:keywords/>
  <dc:description/>
  <cp:lastModifiedBy>Gabriel C.</cp:lastModifiedBy>
  <cp:revision>53</cp:revision>
  <dcterms:created xsi:type="dcterms:W3CDTF">2019-06-22T18:21:00Z</dcterms:created>
  <dcterms:modified xsi:type="dcterms:W3CDTF">2019-06-23T2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404257-d327-326b-9f1e-49c622482720</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